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399E3B38" w:rsidR="00BF77D2" w:rsidRDefault="00BF77D2" w:rsidP="00EC039A">
      <w:pPr>
        <w:jc w:val="both"/>
        <w:rPr>
          <w:ins w:id="0" w:author="Coilin" w:date="2015-11-13T11:32:00Z"/>
          <w:b/>
          <w:i/>
        </w:rPr>
      </w:pPr>
    </w:p>
    <w:p w14:paraId="7D00C733" w14:textId="543B5E3A" w:rsidR="00973150" w:rsidRPr="004F0A0D" w:rsidRDefault="00973150">
      <w:pPr>
        <w:pStyle w:val="Heading1"/>
        <w:jc w:val="center"/>
        <w:rPr>
          <w:ins w:id="1" w:author="Coilin" w:date="2015-11-13T11:32:00Z"/>
          <w:rPrChange w:id="2" w:author="Coilin" w:date="2015-11-13T16:44:00Z">
            <w:rPr>
              <w:ins w:id="3" w:author="Coilin" w:date="2015-11-13T11:32:00Z"/>
              <w:i/>
            </w:rPr>
          </w:rPrChange>
        </w:rPr>
        <w:pPrChange w:id="4" w:author="Coilin" w:date="2015-11-19T18:46:00Z">
          <w:pPr>
            <w:jc w:val="both"/>
          </w:pPr>
        </w:pPrChange>
      </w:pPr>
      <w:ins w:id="5" w:author="Coilin" w:date="2015-11-13T11:30:00Z">
        <w:r>
          <w:t>A general</w:t>
        </w:r>
      </w:ins>
      <w:ins w:id="6" w:author="Coilin" w:date="2015-11-13T11:29:00Z">
        <w:r>
          <w:t xml:space="preserve"> catch comparison method </w:t>
        </w:r>
      </w:ins>
      <w:ins w:id="7" w:author="Coilin" w:date="2015-11-13T11:30:00Z">
        <w:r>
          <w:t>for</w:t>
        </w:r>
      </w:ins>
      <w:ins w:id="8" w:author="Coilin" w:date="2015-11-13T11:29:00Z">
        <w:r>
          <w:t xml:space="preserve"> multi-gear trials</w:t>
        </w:r>
      </w:ins>
      <w:ins w:id="9" w:author="Coilin" w:date="2015-11-13T11:31:00Z">
        <w:r w:rsidR="001F355E">
          <w:t>:</w:t>
        </w:r>
      </w:ins>
      <w:ins w:id="10" w:author="Coilin" w:date="2015-11-13T11:29:00Z">
        <w:r>
          <w:t xml:space="preserve"> application to </w:t>
        </w:r>
      </w:ins>
      <w:ins w:id="11" w:author="Coilin" w:date="2015-11-13T11:31:00Z">
        <w:r w:rsidR="00142E67">
          <w:t xml:space="preserve">a </w:t>
        </w:r>
      </w:ins>
      <w:ins w:id="12" w:author="Coilin" w:date="2015-11-13T11:29:00Z">
        <w:r>
          <w:t xml:space="preserve">quad-rig trawl </w:t>
        </w:r>
      </w:ins>
      <w:ins w:id="13" w:author="Coilin" w:date="2015-11-13T11:32:00Z">
        <w:r w:rsidR="00142E67">
          <w:t xml:space="preserve">fishery for </w:t>
        </w:r>
      </w:ins>
      <w:commentRangeStart w:id="14"/>
      <w:ins w:id="15" w:author="Coilin" w:date="2015-11-13T11:29:00Z">
        <w:r>
          <w:rPr>
            <w:i/>
          </w:rPr>
          <w:t>Nephrops</w:t>
        </w:r>
      </w:ins>
      <w:commentRangeEnd w:id="14"/>
      <w:ins w:id="16" w:author="Coilin" w:date="2015-11-13T16:42:00Z">
        <w:r w:rsidR="003D5A7F">
          <w:rPr>
            <w:rStyle w:val="CommentReference"/>
            <w:rFonts w:asciiTheme="minorHAnsi" w:eastAsiaTheme="minorHAnsi" w:hAnsiTheme="minorHAnsi" w:cstheme="minorBidi"/>
            <w:color w:val="auto"/>
          </w:rPr>
          <w:commentReference w:id="14"/>
        </w:r>
      </w:ins>
    </w:p>
    <w:p w14:paraId="0FAB5191" w14:textId="77777777" w:rsidR="008348C2" w:rsidRDefault="008348C2" w:rsidP="00EC039A">
      <w:pPr>
        <w:jc w:val="both"/>
        <w:rPr>
          <w:ins w:id="17" w:author="Coilin" w:date="2015-11-19T18:47:00Z"/>
        </w:rPr>
      </w:pPr>
    </w:p>
    <w:p w14:paraId="3DC69298" w14:textId="77777777" w:rsidR="00E267F5" w:rsidRPr="00FF447B" w:rsidRDefault="00E267F5" w:rsidP="00EC039A">
      <w:pPr>
        <w:jc w:val="both"/>
        <w:rPr>
          <w:ins w:id="18" w:author="Coilin" w:date="2015-11-13T16:32:00Z"/>
          <w:rPrChange w:id="19" w:author="Coilin" w:date="2015-11-13T16:44:00Z">
            <w:rPr>
              <w:ins w:id="20" w:author="Coilin" w:date="2015-11-13T16:32:00Z"/>
              <w:i/>
            </w:rPr>
          </w:rPrChange>
        </w:rPr>
      </w:pPr>
    </w:p>
    <w:p w14:paraId="3A64D336" w14:textId="5CE7C5DE" w:rsidR="008348C2" w:rsidRDefault="008348C2">
      <w:pPr>
        <w:pStyle w:val="Heading2"/>
        <w:jc w:val="center"/>
        <w:rPr>
          <w:ins w:id="21" w:author="Coilin" w:date="2015-11-13T16:32:00Z"/>
          <w:i/>
        </w:rPr>
        <w:pPrChange w:id="22" w:author="Coilin" w:date="2015-11-13T16:33:00Z">
          <w:pPr>
            <w:jc w:val="both"/>
          </w:pPr>
        </w:pPrChange>
      </w:pPr>
      <w:ins w:id="23" w:author="Coilin" w:date="2015-11-13T16:32:00Z">
        <w:r>
          <w:t>Abstract</w:t>
        </w:r>
      </w:ins>
    </w:p>
    <w:p w14:paraId="7AA02FE8" w14:textId="6E5ACECA" w:rsidR="000A7565" w:rsidRPr="00990DAD" w:rsidRDefault="00990DAD" w:rsidP="00EC039A">
      <w:pPr>
        <w:jc w:val="both"/>
        <w:rPr>
          <w:ins w:id="24" w:author="Coilin" w:date="2015-11-13T16:33:00Z"/>
          <w:rPrChange w:id="25" w:author="Coilin" w:date="2015-11-19T14:23:00Z">
            <w:rPr>
              <w:ins w:id="26" w:author="Coilin" w:date="2015-11-13T16:33:00Z"/>
              <w:i/>
            </w:rPr>
          </w:rPrChange>
        </w:rPr>
      </w:pPr>
      <w:ins w:id="27" w:author="Coilin" w:date="2015-11-19T14:24:00Z">
        <w:r>
          <w:t xml:space="preserve">Expeditious uptake of the quad-rig gear in the economically important Irish </w:t>
        </w:r>
        <w:r>
          <w:rPr>
            <w:i/>
          </w:rPr>
          <w:t xml:space="preserve">Nephrops </w:t>
        </w:r>
        <w:r>
          <w:t>fishery made it difficult for developments in gear technology to keep pace. Our study provides a robust statistical framework that incorporates the multivariate response, elucidates how covariates may influence performance of the gear, and facilitates discussion on gear specific management measures</w:t>
        </w:r>
      </w:ins>
      <w:ins w:id="28" w:author="Coilin" w:date="2015-11-20T07:58:00Z">
        <w:r w:rsidR="000A7565">
          <w:t>…</w:t>
        </w:r>
      </w:ins>
      <w:bookmarkStart w:id="29" w:name="_GoBack"/>
      <w:bookmarkEnd w:id="29"/>
    </w:p>
    <w:p w14:paraId="1F82792A" w14:textId="065938D8" w:rsidR="00BF77D2" w:rsidRPr="001F355E" w:rsidRDefault="001F355E" w:rsidP="00EC039A">
      <w:pPr>
        <w:jc w:val="both"/>
        <w:rPr>
          <w:i/>
          <w:rPrChange w:id="30" w:author="Coilin" w:date="2015-11-13T11:45:00Z">
            <w:rPr>
              <w:b/>
            </w:rPr>
          </w:rPrChange>
        </w:rPr>
      </w:pPr>
      <w:ins w:id="31" w:author="Coilin" w:date="2015-11-13T11:45:00Z">
        <w:r w:rsidRPr="001F355E">
          <w:rPr>
            <w:i/>
            <w:rPrChange w:id="32" w:author="Coilin" w:date="2015-11-13T11:45:00Z">
              <w:rPr>
                <w:b/>
                <w:i/>
              </w:rPr>
            </w:rPrChange>
          </w:rPr>
          <w:t>Keywords</w:t>
        </w:r>
      </w:ins>
    </w:p>
    <w:p w14:paraId="060E9A47" w14:textId="79414AC4" w:rsidR="00AF7DAD" w:rsidRPr="00AF7DAD" w:rsidRDefault="00AF7DAD">
      <w:pPr>
        <w:pStyle w:val="Heading2"/>
        <w:rPr>
          <w:rPrChange w:id="33" w:author="Coilin" w:date="2015-11-13T14:59:00Z">
            <w:rPr>
              <w:i/>
            </w:rPr>
          </w:rPrChange>
        </w:rPr>
        <w:pPrChange w:id="34" w:author="Coilin" w:date="2015-11-13T15:02:00Z">
          <w:pPr>
            <w:jc w:val="both"/>
          </w:pPr>
        </w:pPrChange>
      </w:pPr>
      <w:r>
        <w:t>Introduction</w:t>
      </w:r>
    </w:p>
    <w:p w14:paraId="60F9EA4E" w14:textId="0F67D5F6" w:rsidR="007304E1" w:rsidRDefault="007304E1" w:rsidP="007304E1">
      <w:pPr>
        <w:jc w:val="both"/>
      </w:pPr>
      <w:r>
        <w:rPr>
          <w:i/>
        </w:rPr>
        <w:t>Nephrops Norvegicus</w:t>
      </w:r>
      <w:r>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fldChar w:fldCharType="begin"/>
      </w:r>
      <w:r>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fldChar w:fldCharType="separate"/>
      </w:r>
      <w:r>
        <w:rPr>
          <w:noProof/>
        </w:rPr>
        <w:t>(FAO, 2010)</w:t>
      </w:r>
      <w:r>
        <w:fldChar w:fldCharType="end"/>
      </w:r>
      <w:r>
        <w:t xml:space="preserve">. More than 95% of EU </w:t>
      </w:r>
      <w:r>
        <w:rPr>
          <w:i/>
        </w:rPr>
        <w:t>Nephrops</w:t>
      </w:r>
      <w:r>
        <w:t xml:space="preserve"> landings are taken using single or multi-rig trawlers which target </w:t>
      </w:r>
      <w:r>
        <w:rPr>
          <w:i/>
        </w:rPr>
        <w:t>Nephrops</w:t>
      </w:r>
      <w:r>
        <w:t xml:space="preserve"> in mixed species fisheries </w:t>
      </w:r>
      <w:r>
        <w:fldChar w:fldCharType="begin"/>
      </w:r>
      <w:r>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fldChar w:fldCharType="separate"/>
      </w:r>
      <w:r>
        <w:rPr>
          <w:noProof/>
        </w:rPr>
        <w:t>(Ungfors</w:t>
      </w:r>
      <w:r>
        <w:rPr>
          <w:i/>
          <w:noProof/>
        </w:rPr>
        <w:t xml:space="preserve"> et al.</w:t>
      </w:r>
      <w:r>
        <w:rPr>
          <w:noProof/>
        </w:rPr>
        <w:t>, 2013)</w:t>
      </w:r>
      <w:r>
        <w:fldChar w:fldCharType="end"/>
      </w:r>
      <w:r>
        <w:t xml:space="preserve">. The use of four trawl multi-rigs </w:t>
      </w:r>
      <w:r w:rsidR="00344C54">
        <w:t>(</w:t>
      </w:r>
      <w:commentRangeStart w:id="35"/>
      <w:r w:rsidR="00344C54" w:rsidRPr="006C15C2">
        <w:rPr>
          <w:highlight w:val="yellow"/>
        </w:rPr>
        <w:t>Figure 1</w:t>
      </w:r>
      <w:commentRangeEnd w:id="35"/>
      <w:r w:rsidR="00344C54">
        <w:rPr>
          <w:rStyle w:val="CommentReference"/>
        </w:rPr>
        <w:commentReference w:id="35"/>
      </w:r>
      <w:r w:rsidR="00344C54">
        <w:t>)</w:t>
      </w:r>
      <w:r w:rsidR="0096336E">
        <w:t xml:space="preserve"> </w:t>
      </w:r>
      <w:r>
        <w:t>known as quad-rigs commenced in October 2012</w:t>
      </w:r>
      <w:r w:rsidR="00521548">
        <w:t>. B</w:t>
      </w:r>
      <w:r>
        <w:t>y the end of 2014</w:t>
      </w:r>
      <w:r w:rsidR="00FF7272">
        <w:t xml:space="preserve"> quad-rigs</w:t>
      </w:r>
      <w:r>
        <w:t xml:space="preserve"> accounted for ~ 80% of </w:t>
      </w:r>
      <w:r>
        <w:rPr>
          <w:i/>
        </w:rPr>
        <w:t>Nephrops</w:t>
      </w:r>
      <w:r>
        <w:t xml:space="preserve"> landings by the Irish </w:t>
      </w:r>
      <w:commentRangeStart w:id="36"/>
      <w:r>
        <w:t>fleet</w:t>
      </w:r>
      <w:commentRangeEnd w:id="36"/>
      <w:r w:rsidR="00740975">
        <w:rPr>
          <w:rStyle w:val="CommentReference"/>
        </w:rPr>
        <w:commentReference w:id="36"/>
      </w:r>
      <w:r w:rsidR="00344C54">
        <w:t xml:space="preserve"> </w:t>
      </w:r>
      <w:r w:rsidR="00FF7272">
        <w:t>with</w:t>
      </w:r>
      <w:r>
        <w:t xml:space="preserve"> </w:t>
      </w:r>
      <w:r w:rsidR="00FF7272">
        <w:t>an</w:t>
      </w:r>
      <w:r>
        <w:t xml:space="preserve"> estimated value at the first po</w:t>
      </w:r>
      <w:r w:rsidR="00D62A79">
        <w:t xml:space="preserve">int of sale </w:t>
      </w:r>
      <w:r w:rsidR="00FF7272">
        <w:t>of</w:t>
      </w:r>
      <w:r w:rsidR="00D62A79">
        <w:t xml:space="preserve"> €44.5</w:t>
      </w:r>
      <w:r w:rsidR="00FF7272">
        <w:t>M (unpublished data, Marine Institute, Bord Iascaigh Mhara Ireland).</w:t>
      </w:r>
      <w:r w:rsidR="00D62A79">
        <w:t xml:space="preserve"> </w:t>
      </w:r>
      <w:r w:rsidR="00FF7272">
        <w:t xml:space="preserve">This </w:t>
      </w:r>
      <w:r>
        <w:t>ma</w:t>
      </w:r>
      <w:r w:rsidR="00FF7272">
        <w:t>de</w:t>
      </w:r>
      <w:r>
        <w:t xml:space="preserve"> it the most commercially important demersal species</w:t>
      </w:r>
      <w:r w:rsidR="00521548">
        <w:t xml:space="preserve"> in Ireland</w:t>
      </w:r>
      <w:r w:rsidR="00FF7272">
        <w:t xml:space="preserve"> in that </w:t>
      </w:r>
      <w:commentRangeStart w:id="37"/>
      <w:r w:rsidR="00FF7272">
        <w:t>year</w:t>
      </w:r>
      <w:commentRangeEnd w:id="37"/>
      <w:r w:rsidR="00147942">
        <w:rPr>
          <w:rStyle w:val="CommentReference"/>
        </w:rPr>
        <w:commentReference w:id="37"/>
      </w:r>
      <w:r>
        <w:t>.</w:t>
      </w:r>
    </w:p>
    <w:p w14:paraId="296969C2" w14:textId="2F360817" w:rsidR="00765877" w:rsidDel="00765877" w:rsidRDefault="007304E1" w:rsidP="00765877">
      <w:pPr>
        <w:jc w:val="both"/>
        <w:rPr>
          <w:del w:id="38" w:author="Coilin" w:date="2015-11-19T14:36:00Z"/>
        </w:rPr>
      </w:pPr>
      <w:r>
        <w:t xml:space="preserve">The main driver for </w:t>
      </w:r>
      <w:r w:rsidR="00FC3644">
        <w:t>increased uptake of</w:t>
      </w:r>
      <w:r>
        <w:t xml:space="preserve"> </w:t>
      </w:r>
      <w:r w:rsidR="00FC3644">
        <w:t xml:space="preserve">the </w:t>
      </w:r>
      <w:r>
        <w:t xml:space="preserve">quad-rig is increased catches of </w:t>
      </w:r>
      <w:r>
        <w:rPr>
          <w:i/>
        </w:rPr>
        <w:t>Nephrops</w:t>
      </w:r>
      <w:r w:rsidR="00844AE8">
        <w:t>.</w:t>
      </w:r>
      <w:r w:rsidR="00D62A79">
        <w:t xml:space="preserve"> </w:t>
      </w:r>
      <w:r w:rsidR="00844AE8">
        <w:t xml:space="preserve">Increased catches are likely to result from </w:t>
      </w:r>
      <w:r w:rsidR="00D62A79">
        <w:t xml:space="preserve">a </w:t>
      </w:r>
      <w:r w:rsidR="000D26E8" w:rsidRPr="000D26E8">
        <w:t xml:space="preserve">wider </w:t>
      </w:r>
      <w:r w:rsidR="00D62A79">
        <w:t xml:space="preserve">swept </w:t>
      </w:r>
      <w:r w:rsidR="000D26E8" w:rsidRPr="000D26E8">
        <w:t>area of seabed</w:t>
      </w:r>
      <w:r w:rsidR="000D26E8">
        <w:t xml:space="preserve"> </w:t>
      </w:r>
      <w:r w:rsidR="000D26E8" w:rsidRPr="000D26E8">
        <w:t>without increasing the drag of the gear (</w:t>
      </w:r>
      <w:r w:rsidR="00D62A79">
        <w:t>Insert seafish ref</w:t>
      </w:r>
      <w:r w:rsidR="000D26E8" w:rsidRPr="000D26E8">
        <w:t>).</w:t>
      </w:r>
      <w:r>
        <w:t xml:space="preserve"> </w:t>
      </w:r>
      <w:r>
        <w:rPr>
          <w:i/>
        </w:rPr>
        <w:t>Nephrops</w:t>
      </w:r>
      <w:r>
        <w:t xml:space="preserve"> catch weights were observed to increase by </w:t>
      </w:r>
      <w:r w:rsidR="00E00FCE">
        <w:t xml:space="preserve">at least 50% </w:t>
      </w:r>
      <w:r>
        <w:t xml:space="preserve">in the North Sea and 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r w:rsidR="00844AE8">
        <w:t xml:space="preserve">catching efficiency </w:t>
      </w:r>
      <w:r w:rsidR="00740975">
        <w:rPr>
          <w:rStyle w:val="CommentReference"/>
        </w:rPr>
        <w:commentReference w:id="39"/>
      </w:r>
      <w:r>
        <w:t xml:space="preserve">may be beneficial in terms of improving operational </w:t>
      </w:r>
      <w:r w:rsidR="007A377E">
        <w:t>performance</w:t>
      </w:r>
      <w:r>
        <w:t xml:space="preserve">. </w:t>
      </w:r>
      <w:r w:rsidR="002A2524">
        <w:t xml:space="preserve">However, given the 15% discard rate of total catches of </w:t>
      </w:r>
      <w:r w:rsidR="002A2524">
        <w:rPr>
          <w:i/>
        </w:rPr>
        <w:t>Nephrops</w:t>
      </w:r>
      <w:r w:rsidR="002A2524">
        <w:t xml:space="preserve"> below minimum landing or market size in Irish waters </w:t>
      </w:r>
      <w:r w:rsidR="002A2524">
        <w:fldChar w:fldCharType="begin"/>
      </w:r>
      <w:r w:rsidR="002A2524">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2A2524">
        <w:t xml:space="preserve">, such substantial increases in </w:t>
      </w:r>
      <w:r w:rsidR="002A2524">
        <w:rPr>
          <w:i/>
        </w:rPr>
        <w:t>Nephrops</w:t>
      </w:r>
      <w:r w:rsidR="002A2524">
        <w:t xml:space="preserve"> catch rates may result in an inefficient quota utilisation.</w:t>
      </w:r>
      <w:r>
        <w:t xml:space="preserve"> </w:t>
      </w:r>
      <w:r w:rsidR="002A2524">
        <w:t>By-catch</w:t>
      </w:r>
      <w:del w:id="40" w:author="Coilin" w:date="2015-11-19T14:33:00Z">
        <w:r w:rsidR="002A2524" w:rsidDel="00765877">
          <w:delText xml:space="preserve"> </w:delText>
        </w:r>
      </w:del>
      <w:r w:rsidR="002A2524">
        <w:t xml:space="preserve"> </w:t>
      </w:r>
      <w:r w:rsidR="00292BAC">
        <w:t xml:space="preserve">of undersized and non-targeted fish species is also a major issue in </w:t>
      </w:r>
      <w:r w:rsidR="00292BAC">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ZXJpb2RpY2Fs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==
</w:fldData>
        </w:fldChar>
      </w:r>
      <w:r w:rsidR="00551802">
        <w:instrText xml:space="preserve"> ADDIN EN.CITE </w:instrText>
      </w:r>
      <w:r w:rsidR="00551802">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ZXJpb2RpY2Fs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==
</w:fldData>
        </w:fldChar>
      </w:r>
      <w:r w:rsidR="00551802">
        <w:instrText xml:space="preserve"> ADDIN EN.CITE.DATA </w:instrText>
      </w:r>
      <w:r w:rsidR="00551802">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EU regulation 1380/2013, the Landing Obligation (LO), are likely to have negative impacts on the economics of </w:t>
      </w:r>
      <w:r w:rsidR="00292BAC">
        <w:rPr>
          <w:i/>
        </w:rPr>
        <w:t>Nephrops</w:t>
      </w:r>
      <w:r w:rsidR="004200B6">
        <w:t xml:space="preserve"> fisheries</w:t>
      </w:r>
      <w:r w:rsidR="00292BAC">
        <w:t xml:space="preserve"> </w:t>
      </w:r>
      <w:r w:rsidR="00765877">
        <w:t>unless species and size-selectivity can be improved</w:t>
      </w:r>
      <w:ins w:id="41" w:author="Coilin" w:date="2015-11-19T14:36:00Z">
        <w:r w:rsidR="00765877">
          <w:t>.</w:t>
        </w:r>
      </w:ins>
    </w:p>
    <w:p w14:paraId="6E9EAABE" w14:textId="1A57A3DD" w:rsidR="00292BAC" w:rsidRDefault="00D36D0A" w:rsidP="007304E1">
      <w:pPr>
        <w:jc w:val="both"/>
      </w:pPr>
      <w:del w:id="42" w:author="Coilin" w:date="2015-11-19T14:36:00Z">
        <w:r w:rsidDel="00765877">
          <w:delText xml:space="preserve">. </w:delText>
        </w:r>
      </w:del>
    </w:p>
    <w:p w14:paraId="58093741" w14:textId="774C3A6F" w:rsidR="00D36D0A" w:rsidRDefault="004200B6" w:rsidP="0091329A">
      <w:pPr>
        <w:jc w:val="both"/>
      </w:pPr>
      <w:r>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 </w:instrTex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DATA </w:instrText>
      </w:r>
      <w:r w:rsidR="00551802">
        <w:fldChar w:fldCharType="end"/>
      </w:r>
      <w:r w:rsidR="00551802">
        <w:fldChar w:fldCharType="separate"/>
      </w:r>
      <w:r w:rsidR="00551802">
        <w:rPr>
          <w:noProof/>
        </w:rPr>
        <w:t>(e.g. McClanahan and Mangi, 2004; Millar, 1992; Millar and Fryer, 1999; Millar and Walsh, 1992)</w:t>
      </w:r>
      <w:r w:rsidR="00551802">
        <w:fldChar w:fldCharType="end"/>
      </w:r>
      <w:r w:rsidR="00551802">
        <w:t xml:space="preserve"> or catch comparison </w:t>
      </w:r>
      <w:r w:rsidR="00551802">
        <w:fldChar w:fldCharType="begin">
          <w:fldData xml:space="preserve">PEVuZE5vdGU+PENpdGU+PEF1dGhvcj5Ib2xzdDwvQXV0aG9yPjxZZWFyPjIwMDk8L1llYXI+PFJl
Y051bT4yNTA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MjUwPC9yZWMtbnVtYmVyPjxmb3JlaWduLWtleXM+PGtleSBhcHA9IkVO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</w:fldData>
        </w:fldChar>
      </w:r>
      <w:r w:rsidR="00551802">
        <w:instrText xml:space="preserve"> ADDIN EN.CITE </w:instrText>
      </w:r>
      <w:r w:rsidR="00551802">
        <w:fldChar w:fldCharType="begin">
          <w:fldData xml:space="preserve">PEVuZE5vdGU+PENpdGU+PEF1dGhvcj5Ib2xzdDwvQXV0aG9yPjxZZWFyPjIwMDk8L1llYXI+PFJl
Y051bT4yNTA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MjUwPC9yZWMtbnVtYmVyPjxmb3JlaWduLWtleXM+PGtleSBhcHA9IkVO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</w:fldData>
        </w:fldChar>
      </w:r>
      <w:r w:rsidR="00551802">
        <w:instrText xml:space="preserve"> ADDIN EN.CITE.DATA </w:instrText>
      </w:r>
      <w:r w:rsidR="00551802">
        <w:fldChar w:fldCharType="end"/>
      </w:r>
      <w:r w:rsidR="00551802">
        <w:fldChar w:fldCharType="separate"/>
      </w:r>
      <w:r w:rsidR="00551802">
        <w:rPr>
          <w:noProof/>
        </w:rPr>
        <w:t>(e.g. Holst and Revill, 2009; Krag</w:t>
      </w:r>
      <w:r w:rsidR="00551802" w:rsidRPr="00551802">
        <w:rPr>
          <w:i/>
          <w:noProof/>
        </w:rPr>
        <w:t xml:space="preserve"> et al.</w:t>
      </w:r>
      <w:r w:rsidR="00551802">
        <w:rPr>
          <w:noProof/>
        </w:rPr>
        <w:t>, 2014; Sangster and Breen, 1998; van Marlen</w:t>
      </w:r>
      <w:r w:rsidR="00551802" w:rsidRPr="00551802">
        <w:rPr>
          <w:i/>
          <w:noProof/>
        </w:rPr>
        <w:t xml:space="preserve"> et al.</w:t>
      </w:r>
      <w:r w:rsidR="00551802">
        <w:rPr>
          <w:noProof/>
        </w:rPr>
        <w:t>,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w:t>
      </w:r>
      <w:r w:rsidR="00D36D0A">
        <w:lastRenderedPageBreak/>
        <w:t xml:space="preserve">reported and interpreted </w:t>
      </w:r>
      <w:r w:rsidR="00D36D0A">
        <w:fldChar w:fldCharType="begin"/>
      </w:r>
      <w:r w:rsidR="00D36D0A">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rsidR="00D36D0A">
        <w:fldChar w:fldCharType="separate"/>
      </w:r>
      <w:r w:rsidR="00D36D0A">
        <w:rPr>
          <w:noProof/>
        </w:rPr>
        <w:t>(Holst and Revill, 2009)</w:t>
      </w:r>
      <w:r w:rsidR="00D36D0A">
        <w:fldChar w:fldCharType="end"/>
      </w:r>
      <w:r w:rsidR="008C66EB">
        <w:t xml:space="preserve"> </w:t>
      </w:r>
      <w:r w:rsidR="00376EE6">
        <w:t xml:space="preserve">is likely to greatly assist the fishing industry address challenges posed by regulation of their catch composition, for example </w:t>
      </w:r>
      <w:r w:rsidR="008C66EB">
        <w:t xml:space="preserve">the </w:t>
      </w:r>
      <w:r w:rsidR="0091329A">
        <w:t xml:space="preserve">EU </w:t>
      </w:r>
      <w:r w:rsidR="008C66EB">
        <w:t>landing obligation</w:t>
      </w:r>
      <w:r w:rsidR="00DA7263">
        <w:rPr>
          <w:rStyle w:val="FootnoteReference"/>
        </w:rPr>
        <w:footnoteReference w:id="1"/>
      </w:r>
      <w:r w:rsidR="00D36D0A">
        <w:t>.</w:t>
      </w:r>
      <w:r w:rsidR="0091329A">
        <w:t xml:space="preserve"> Whilst catch comparisons can only compare the gears included in particular experiments</w:t>
      </w:r>
      <w:r w:rsidR="00D36D0A">
        <w:t xml:space="preserve">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trawl increases </w:t>
      </w:r>
      <w:r w:rsidR="00E33F43">
        <w:t>the number of gears that can be inc</w:t>
      </w:r>
      <w:r w:rsidR="0091329A">
        <w:t xml:space="preserve">luded in the experiment to four. This allows assessment of </w:t>
      </w:r>
      <w:r w:rsidR="00E33F43">
        <w:t>more concurrent experimental settings and information than traditional twin or single-rig catch comparisons.</w:t>
      </w:r>
    </w:p>
    <w:p w14:paraId="336A1F6A" w14:textId="77777777" w:rsidR="00756F34" w:rsidRDefault="004C0DF1" w:rsidP="008C66EB">
      <w:pPr>
        <w:jc w:val="both"/>
        <w:rPr>
          <w:ins w:id="45" w:author="Coilin" w:date="2015-11-19T15:17:00Z"/>
        </w:rPr>
      </w:pPr>
      <w:r>
        <w:t>D</w:t>
      </w:r>
      <w:r w:rsidR="008C66EB">
        <w:t xml:space="preserve">evelopment of a Generalized Linear Mixed Model (GLMM) approach </w:t>
      </w:r>
      <w:ins w:id="46" w:author="Coilin" w:date="2015-11-19T15:09:00Z">
        <w:r w:rsidR="00D816BD">
          <w:t xml:space="preserve">to catch comparison </w:t>
        </w:r>
      </w:ins>
      <w:r w:rsidR="008C66EB">
        <w:t xml:space="preserve">provides a statistical and graphical comparison of fish </w:t>
      </w:r>
      <w:r>
        <w:t xml:space="preserve">catch at length </w:t>
      </w:r>
      <w:r w:rsidR="008C66EB">
        <w:t xml:space="preserve">by </w:t>
      </w:r>
      <w:ins w:id="47" w:author="Coilin" w:date="2015-11-19T15:11:00Z">
        <w:r w:rsidR="00756F34">
          <w:t xml:space="preserve">two </w:t>
        </w:r>
      </w:ins>
      <w:del w:id="48" w:author="Coilin" w:date="2015-11-19T15:12:00Z">
        <w:r w:rsidR="008C66EB" w:rsidDel="00756F34">
          <w:delText xml:space="preserve">different </w:delText>
        </w:r>
      </w:del>
      <w:r w:rsidR="008C66EB">
        <w:t xml:space="preserve">fishing gears with associated error </w:t>
      </w:r>
      <w:r>
        <w:t xml:space="preserve">measurements,  </w:t>
      </w:r>
      <w:r w:rsidR="008C66EB">
        <w:t>improv</w:t>
      </w:r>
      <w:r>
        <w:t>ing</w:t>
      </w:r>
      <w:r w:rsidR="008C66EB">
        <w:t xml:space="preserve"> the power of catch comparison analys</w:t>
      </w:r>
      <w:r>
        <w:t>e</w:t>
      </w:r>
      <w:r w:rsidR="008C66EB">
        <w:t>s</w:t>
      </w:r>
      <w:r>
        <w:t xml:space="preserve">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rsidR="008C66EB">
        <w:t xml:space="preserve">. </w:t>
      </w:r>
      <w:ins w:id="49" w:author="Coilin" w:date="2015-11-19T15:10:00Z">
        <w:r w:rsidR="00756F34">
          <w:t>Binomial</w:t>
        </w:r>
      </w:ins>
      <w:ins w:id="50" w:author="Coilin" w:date="2015-11-19T15:09:00Z">
        <w:r w:rsidR="00756F34">
          <w:t xml:space="preserve"> GLMMs are</w:t>
        </w:r>
      </w:ins>
      <w:ins w:id="51" w:author="Coilin" w:date="2015-11-19T15:10:00Z">
        <w:r w:rsidR="00756F34">
          <w:t>,</w:t>
        </w:r>
      </w:ins>
      <w:ins w:id="52" w:author="Coilin" w:date="2015-11-19T15:09:00Z">
        <w:r w:rsidR="00756F34">
          <w:t xml:space="preserve"> h</w:t>
        </w:r>
      </w:ins>
      <w:ins w:id="53" w:author="Coilin" w:date="2015-11-19T15:04:00Z">
        <w:r w:rsidR="00D816BD">
          <w:t xml:space="preserve">owever, limited to </w:t>
        </w:r>
      </w:ins>
      <w:ins w:id="54" w:author="Coilin" w:date="2015-11-19T15:07:00Z">
        <w:r w:rsidR="00D816BD">
          <w:t xml:space="preserve">experiments with two response categories. </w:t>
        </w:r>
      </w:ins>
      <w:del w:id="55" w:author="Coilin" w:date="2015-11-19T15:08:00Z">
        <w:r w:rsidR="008C66EB" w:rsidDel="00D816BD">
          <w:delText xml:space="preserve">Based on a logistic model with a binomial error distribution, </w:delText>
        </w:r>
      </w:del>
      <w:del w:id="56" w:author="Coilin" w:date="2015-11-19T15:03:00Z">
        <w:r w:rsidR="008C66EB" w:rsidDel="00D816BD">
          <w:delText xml:space="preserve">the approach </w:delText>
        </w:r>
      </w:del>
      <w:del w:id="57" w:author="Coilin" w:date="2015-11-19T15:08:00Z">
        <w:r w:rsidR="008C66EB" w:rsidDel="00D816BD">
          <w:delText xml:space="preserve">is, however, limited to two gears. </w:delText>
        </w:r>
      </w:del>
      <w:r w:rsidR="008C66EB">
        <w:t>M</w:t>
      </w:r>
      <w:r w:rsidR="008C66EB" w:rsidRPr="007C7657">
        <w:t xml:space="preserve">ultinomial </w:t>
      </w:r>
      <w:r w:rsidR="008C66EB">
        <w:t>models can generali</w:t>
      </w:r>
      <w:ins w:id="58" w:author="Coilin" w:date="2015-11-19T15:12:00Z">
        <w:r w:rsidR="00756F34">
          <w:t>s</w:t>
        </w:r>
      </w:ins>
      <w:del w:id="59" w:author="Coilin" w:date="2015-11-19T15:12:00Z">
        <w:r w:rsidR="008C66EB" w:rsidDel="00756F34">
          <w:delText>z</w:delText>
        </w:r>
      </w:del>
      <w:r w:rsidR="008C66EB">
        <w:t>e</w:t>
      </w:r>
      <w:r w:rsidR="008C66EB" w:rsidRPr="007C7657">
        <w:t xml:space="preserve"> logistic regression to </w:t>
      </w:r>
      <w:del w:id="60" w:author="Coilin" w:date="2015-11-19T15:10:00Z">
        <w:r w:rsidR="008C66EB" w:rsidRPr="007C7657" w:rsidDel="00756F34">
          <w:delText xml:space="preserve">multiclass </w:delText>
        </w:r>
      </w:del>
      <w:ins w:id="61" w:author="Coilin" w:date="2015-11-19T15:10:00Z">
        <w:r w:rsidR="00756F34" w:rsidRPr="007C7657">
          <w:t>multi</w:t>
        </w:r>
        <w:r w:rsidR="00756F34">
          <w:t>-category response</w:t>
        </w:r>
        <w:r w:rsidR="00756F34" w:rsidRPr="007C7657">
          <w:t xml:space="preserve"> </w:t>
        </w:r>
      </w:ins>
      <w:r w:rsidR="008C66EB" w:rsidRPr="007C7657">
        <w:t>problems</w:t>
      </w:r>
      <w:ins w:id="62" w:author="Coilin" w:date="2015-11-19T15:13:00Z">
        <w:r w:rsidR="00756F34">
          <w:t xml:space="preserve"> </w:t>
        </w:r>
        <w:r w:rsidR="00756F34">
          <w:fldChar w:fldCharType="begin"/>
        </w:r>
        <w:r w:rsidR="00756F34">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ins>
      <w:r w:rsidR="008C66EB" w:rsidRPr="007C7657">
        <w:t xml:space="preserve">, i.e. </w:t>
      </w:r>
      <w:ins w:id="63" w:author="Coilin" w:date="2015-11-19T15:11:00Z">
        <w:r w:rsidR="00756F34">
          <w:t xml:space="preserve">those </w:t>
        </w:r>
      </w:ins>
      <w:r w:rsidR="008C66EB" w:rsidRPr="007C7657">
        <w:t xml:space="preserve">with </w:t>
      </w:r>
      <w:ins w:id="64" w:author="Coilin" w:date="2015-11-19T15:13:00Z">
        <w:r w:rsidR="00756F34">
          <w:t xml:space="preserve">two or </w:t>
        </w:r>
      </w:ins>
      <w:r w:rsidR="008C66EB" w:rsidRPr="007C7657">
        <w:t xml:space="preserve">more </w:t>
      </w:r>
      <w:ins w:id="65" w:author="Coilin" w:date="2015-11-19T15:13:00Z">
        <w:r w:rsidR="00756F34">
          <w:t>fishing gears.</w:t>
        </w:r>
      </w:ins>
      <w:del w:id="66" w:author="Coilin" w:date="2015-11-19T15:13:00Z">
        <w:r w:rsidR="008C66EB" w:rsidRPr="007C7657" w:rsidDel="00756F34">
          <w:delText>than two possible discrete outcomes</w:delText>
        </w:r>
        <w:r w:rsidR="008C66EB" w:rsidDel="00756F34">
          <w:delText xml:space="preserve"> </w:delText>
        </w:r>
        <w:r w:rsidR="008C66EB" w:rsidDel="00756F34">
          <w:fldChar w:fldCharType="begin"/>
        </w:r>
        <w:r w:rsidR="008C66EB" w:rsidDel="00756F34">
          <w:del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delInstrText>
        </w:r>
        <w:r w:rsidR="008C66EB" w:rsidDel="00756F34">
          <w:fldChar w:fldCharType="separate"/>
        </w:r>
        <w:r w:rsidR="008C66EB" w:rsidDel="00756F34">
          <w:rPr>
            <w:noProof/>
          </w:rPr>
          <w:delText>(McCullagh and Nelder, 1989)</w:delText>
        </w:r>
        <w:r w:rsidR="008C66EB" w:rsidDel="00756F34">
          <w:fldChar w:fldCharType="end"/>
        </w:r>
        <w:r w:rsidR="008C66EB" w:rsidDel="00756F34">
          <w:delText>.</w:delText>
        </w:r>
      </w:del>
      <w:r w:rsidR="008C66EB">
        <w:t xml:space="preserve"> </w:t>
      </w:r>
    </w:p>
    <w:p w14:paraId="749998BE" w14:textId="0943F862" w:rsidR="000F4CBB" w:rsidDel="00756F34" w:rsidRDefault="008C66EB" w:rsidP="008C66EB">
      <w:pPr>
        <w:jc w:val="both"/>
        <w:rPr>
          <w:ins w:id="67" w:author="Browne, Daragh" w:date="2015-11-12T17:17:00Z"/>
          <w:del w:id="68" w:author="Coilin" w:date="2015-11-19T15:16:00Z"/>
        </w:rPr>
      </w:pPr>
      <w:del w:id="69" w:author="Coilin" w:date="2015-11-19T15:13:00Z">
        <w:r w:rsidRPr="007C7657" w:rsidDel="00756F34">
          <w:delText xml:space="preserve"> </w:delText>
        </w:r>
      </w:del>
      <w:del w:id="70" w:author="Coilin" w:date="2015-11-19T15:14:00Z">
        <w:r w:rsidDel="00756F34">
          <w:delText>They</w:delText>
        </w:r>
      </w:del>
      <w:del w:id="71" w:author="Coilin" w:date="2015-11-19T15:16:00Z">
        <w:r w:rsidDel="00756F34">
          <w:delText xml:space="preserve"> can be used to</w:delText>
        </w:r>
        <w:r w:rsidRPr="007C7657" w:rsidDel="00756F34">
          <w:delText xml:space="preserve"> predict the probabilities of the different possible outcomes</w:delText>
        </w:r>
      </w:del>
      <w:del w:id="72" w:author="Coilin" w:date="2015-11-19T15:14:00Z">
        <w:r w:rsidRPr="007C7657" w:rsidDel="00756F34">
          <w:delText xml:space="preserve"> of a categorically distributed dependent variable,</w:delText>
        </w:r>
      </w:del>
      <w:del w:id="73" w:author="Coilin" w:date="2015-11-19T15:16:00Z">
        <w:r w:rsidRPr="007C7657" w:rsidDel="00756F34">
          <w:delText xml:space="preserve"> given a set of independent variables</w:delText>
        </w:r>
        <w:r w:rsidDel="00756F34">
          <w:delText xml:space="preserve">. </w:delText>
        </w:r>
      </w:del>
    </w:p>
    <w:p w14:paraId="0F9C7709" w14:textId="2BC5D540" w:rsidR="00756F34" w:rsidRDefault="00756F34" w:rsidP="008C66EB">
      <w:pPr>
        <w:jc w:val="both"/>
        <w:rPr>
          <w:ins w:id="74" w:author="Coilin" w:date="2015-11-19T15:18:00Z"/>
        </w:rPr>
      </w:pPr>
    </w:p>
    <w:p w14:paraId="4385B2F3" w14:textId="2A629B94" w:rsidR="008C66EB" w:rsidDel="00671214" w:rsidRDefault="008C66EB" w:rsidP="008C66EB">
      <w:pPr>
        <w:jc w:val="both"/>
        <w:rPr>
          <w:del w:id="75" w:author="Coilin" w:date="2015-11-19T15:19:00Z"/>
        </w:rPr>
      </w:pPr>
      <w:r>
        <w:t xml:space="preserve">Here, we test the potential benefits of applying a multinomial modelling approach to a comparison of </w:t>
      </w:r>
      <w:r w:rsidRPr="00CA34B4">
        <w:rPr>
          <w:i/>
        </w:rPr>
        <w:t>Nephrops</w:t>
      </w:r>
      <w:r>
        <w:t xml:space="preserve"> catches in a quad-rig trawl with four simultaneously deployed test gears.</w:t>
      </w:r>
      <w:ins w:id="76" w:author="Coilin" w:date="2015-11-19T15:19:00Z">
        <w:r w:rsidR="00671214">
          <w:t xml:space="preserve"> </w:t>
        </w:r>
      </w:ins>
    </w:p>
    <w:p w14:paraId="5B057409" w14:textId="1E288DF1" w:rsidR="003716A1" w:rsidRDefault="003716A1" w:rsidP="00F55F06">
      <w:pPr>
        <w:jc w:val="both"/>
        <w:rPr>
          <w:ins w:id="77" w:author="Coilin" w:date="2015-11-19T15:27:00Z"/>
          <w:noProof/>
        </w:rPr>
      </w:pPr>
      <w:ins w:id="78" w:author="Coilin" w:date="2015-11-13T11:21:00Z">
        <w:r>
          <w:rPr>
            <w:noProof/>
          </w:rPr>
          <w:t>Our goal</w:t>
        </w:r>
      </w:ins>
      <w:ins w:id="79" w:author="Coilin" w:date="2015-11-19T15:27:00Z">
        <w:r>
          <w:rPr>
            <w:noProof/>
          </w:rPr>
          <w:t>s</w:t>
        </w:r>
      </w:ins>
      <w:ins w:id="80" w:author="Coilin" w:date="2015-11-13T11:21:00Z">
        <w:r w:rsidR="00671214">
          <w:rPr>
            <w:noProof/>
          </w:rPr>
          <w:t xml:space="preserve"> </w:t>
        </w:r>
      </w:ins>
      <w:ins w:id="81" w:author="Coilin" w:date="2015-11-19T15:27:00Z">
        <w:r>
          <w:rPr>
            <w:noProof/>
          </w:rPr>
          <w:t xml:space="preserve">are to </w:t>
        </w:r>
        <w:r>
          <w:t>provide a robust statistical framework that incorporates the multivariate response, elucidates how covariates may influence performance of the gear, and facilitates discussion on gear specific management measures</w:t>
        </w:r>
      </w:ins>
      <w:ins w:id="82" w:author="Coilin" w:date="2015-11-19T15:28:00Z">
        <w:r>
          <w:t>.</w:t>
        </w:r>
      </w:ins>
    </w:p>
    <w:p w14:paraId="7B2EECEA" w14:textId="32C5B47E" w:rsidR="003B0A89" w:rsidDel="003716A1" w:rsidRDefault="00A3763A" w:rsidP="003B0A89">
      <w:pPr>
        <w:jc w:val="both"/>
        <w:rPr>
          <w:del w:id="83" w:author="Coilin" w:date="2015-11-19T15:28:00Z"/>
        </w:rPr>
      </w:pPr>
      <w:del w:id="84" w:author="Coilin" w:date="2015-11-13T11:21:00Z">
        <w:r w:rsidDel="00F55F06">
          <w:delText xml:space="preserve">Coilin to add to this </w:delText>
        </w:r>
        <w:r w:rsidR="003B0A89" w:rsidDel="00F55F06">
          <w:delText xml:space="preserve">  </w:delText>
        </w:r>
      </w:del>
    </w:p>
    <w:p w14:paraId="5243C8A4" w14:textId="77777777" w:rsidR="007734BD" w:rsidRDefault="007734BD" w:rsidP="00F24DAD">
      <w:pPr>
        <w:jc w:val="both"/>
      </w:pPr>
    </w:p>
    <w:p w14:paraId="0D750A55" w14:textId="57B05904" w:rsidR="00844D2A" w:rsidRPr="00844D2A" w:rsidRDefault="006223F3">
      <w:pPr>
        <w:pStyle w:val="Heading2"/>
        <w:rPr>
          <w:b/>
        </w:rPr>
        <w:pPrChange w:id="85" w:author="Coilin" w:date="2015-11-13T15:02:00Z">
          <w:pPr>
            <w:jc w:val="both"/>
          </w:pPr>
        </w:pPrChange>
      </w:pPr>
      <w:ins w:id="86" w:author="Coilin" w:date="2015-11-13T15:02:00Z">
        <w:r>
          <w:rPr>
            <w:b/>
          </w:rPr>
          <w:t xml:space="preserve">Materials and </w:t>
        </w:r>
      </w:ins>
      <w:r w:rsidR="00844D2A" w:rsidRPr="00844D2A">
        <w:rPr>
          <w:b/>
        </w:rPr>
        <w:t>Method</w:t>
      </w:r>
      <w:ins w:id="87" w:author="Coilin" w:date="2015-11-13T15:02:00Z">
        <w:r>
          <w:rPr>
            <w:b/>
          </w:rPr>
          <w:t>s</w:t>
        </w:r>
      </w:ins>
    </w:p>
    <w:p w14:paraId="22EEA032" w14:textId="77777777" w:rsidR="00F24DAD" w:rsidRDefault="00A204B3" w:rsidP="0007625E">
      <w:pPr>
        <w:jc w:val="both"/>
        <w:rPr>
          <w:noProof/>
        </w:rPr>
      </w:pPr>
      <w:del w:id="88" w:author="Coilin" w:date="2015-11-19T15:34:00Z">
        <w:r w:rsidDel="00F24DAD">
          <w:rPr>
            <w:rStyle w:val="CommentReference"/>
          </w:rPr>
          <w:commentReference w:id="89"/>
        </w:r>
      </w:del>
    </w:p>
    <w:p w14:paraId="5E03C94C" w14:textId="37847289" w:rsidR="00F24DAD" w:rsidRDefault="00F24DAD" w:rsidP="0007625E">
      <w:pPr>
        <w:jc w:val="both"/>
        <w:rPr>
          <w:noProof/>
        </w:rPr>
      </w:pPr>
      <w:r>
        <w:rPr>
          <w:noProof/>
        </w:rPr>
        <w:t xml:space="preserve">Addressing the particular requirements of catch comparison in quad-rig trials required a modified trial design and modelling framework.  </w:t>
      </w:r>
    </w:p>
    <w:p w14:paraId="5E1A0EAF" w14:textId="6F2AB979" w:rsidR="00844D2A" w:rsidRPr="00844D2A" w:rsidRDefault="00AF7DAD" w:rsidP="00F24DAD">
      <w:pPr>
        <w:pStyle w:val="Heading3"/>
      </w:pPr>
      <w:r w:rsidRPr="00F24DAD">
        <w:rPr>
          <w:rStyle w:val="Heading4Char"/>
        </w:rPr>
        <w:t>Trial design</w:t>
      </w:r>
    </w:p>
    <w:p w14:paraId="26E06A0D" w14:textId="58E2299A" w:rsidR="00EA453A" w:rsidRDefault="00F24DAD" w:rsidP="00A82628">
      <w:pPr>
        <w:jc w:val="both"/>
      </w:pPr>
      <w:r>
        <w:t>D</w:t>
      </w:r>
      <w:r w:rsidR="0022121B">
        <w:t xml:space="preserve">ata </w:t>
      </w:r>
      <w:r>
        <w:t xml:space="preserve">were </w:t>
      </w:r>
      <w:r w:rsidR="0022121B">
        <w:t xml:space="preserve">collected from a catch comparison </w:t>
      </w:r>
      <w:r w:rsidR="0053746D">
        <w:t>experiment</w:t>
      </w:r>
      <w:r w:rsidR="0022121B">
        <w:t xml:space="preserve"> </w:t>
      </w:r>
      <w:r w:rsidR="0017449E">
        <w:t>carried out</w:t>
      </w:r>
      <w:r w:rsidR="0022121B">
        <w:t xml:space="preserve"> in the</w:t>
      </w:r>
      <w:r w:rsidR="00190D44">
        <w:t xml:space="preserve"> western Irish Sea, ICES sub-area VIIa, between 18</w:t>
      </w:r>
      <w:r w:rsidR="0017449E">
        <w:t xml:space="preserve"> </w:t>
      </w:r>
      <w:r w:rsidR="00190D44">
        <w:t>-2</w:t>
      </w:r>
      <w:r w:rsidR="00AC1BBC">
        <w:t>1</w:t>
      </w:r>
      <w:r w:rsidR="0017449E">
        <w:t xml:space="preserve"> </w:t>
      </w:r>
      <w:r w:rsidR="00190D44">
        <w:t>July</w:t>
      </w:r>
      <w:r w:rsidR="0022121B">
        <w:t xml:space="preserve"> 20</w:t>
      </w:r>
      <w:r w:rsidR="00190D44">
        <w:t>15</w:t>
      </w:r>
      <w:r w:rsidR="0022121B">
        <w:t xml:space="preserve">. </w:t>
      </w:r>
      <w:r w:rsidR="00A11B8F">
        <w:t>The trial vessel fished</w:t>
      </w:r>
      <w:r w:rsidR="00190D44">
        <w:t xml:space="preserve"> </w:t>
      </w:r>
      <w:r w:rsidR="00773C40">
        <w:t xml:space="preserve">a </w:t>
      </w:r>
      <w:r w:rsidR="00190D44">
        <w:t xml:space="preserve">multi-rig </w:t>
      </w:r>
      <w:r w:rsidR="00773C40">
        <w:t xml:space="preserve">trawl </w:t>
      </w:r>
      <w:r w:rsidR="00190D44">
        <w:t xml:space="preserve">consisting of 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53746D">
        <w:t xml:space="preserve">. </w:t>
      </w:r>
      <w:r w:rsidR="00A34184">
        <w:t>Cod-ends were c</w:t>
      </w:r>
      <w:r w:rsidR="00A11B8F">
        <w:t xml:space="preserve">onstructed with single 6 mm, polyethylene twine, </w:t>
      </w:r>
      <w:r w:rsidR="00A34184">
        <w:t>and</w:t>
      </w:r>
      <w:r w:rsidR="00A11B8F">
        <w:t xml:space="preserve"> mean omega mesh gauge measurements of 70.8, 80.8, 92.6 and 103.0 mm respectively.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is whole trawl body.</w:t>
      </w:r>
      <w:r w:rsidR="00A11B8F">
        <w:t xml:space="preserve"> </w:t>
      </w:r>
      <w:r w:rsidR="00EF30A7">
        <w:t>Net positions were fixed and cod</w:t>
      </w:r>
      <w:r w:rsidR="002C22A8">
        <w:t xml:space="preserve">-end positions were rotated daily </w:t>
      </w:r>
      <w:r w:rsidR="00EF30A7">
        <w:t xml:space="preserve"> </w:t>
      </w:r>
      <w:r w:rsidR="002C22A8">
        <w:t>to account for potential differences in fishing power without confounding cod-end mesh and net position effects.</w:t>
      </w:r>
      <w:r w:rsidR="00EF30A7">
        <w:t xml:space="preserve"> 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used in this analysis</w:t>
      </w:r>
      <w:r w:rsidR="00AC1BBC">
        <w:t xml:space="preserve">. </w:t>
      </w:r>
      <w:r w:rsidR="00A11B8F">
        <w:t xml:space="preserve">Operations approximating normal commercial fishing practice were carried out with haul duration, towing speed and depth of ground fished averaging: 04:47 h, 3.1 knots and 48 m </w:t>
      </w:r>
      <w:r w:rsidR="00A11B8F">
        <w:lastRenderedPageBreak/>
        <w:t>respectively. Further information on the vesse</w:t>
      </w:r>
      <w:r w:rsidR="00B52DDD">
        <w:t>l and gear used in the trial is</w:t>
      </w:r>
      <w:r w:rsidR="00A11B8F">
        <w:t xml:space="preserve"> presented in Table 1 </w:t>
      </w:r>
      <w:r w:rsidR="0053746D">
        <w:t>Catches of fish and Nephrops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B46A48">
        <w:t xml:space="preserve">Nephrops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B52DDD">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B52DDD">
        <w:rPr>
          <w:noProof/>
        </w:rPr>
        <w:t>(Cosgrove</w:t>
      </w:r>
      <w:r w:rsidR="00B52DDD" w:rsidRPr="00B52DDD">
        <w:rPr>
          <w:i/>
          <w:noProof/>
        </w:rPr>
        <w:t xml:space="preserve"> et al.</w:t>
      </w:r>
      <w:r w:rsidR="00B52DDD">
        <w:rPr>
          <w:noProof/>
        </w:rPr>
        <w:t>, 2015)</w:t>
      </w:r>
      <w:r w:rsidR="00B52DDD">
        <w:fldChar w:fldCharType="end"/>
      </w:r>
      <w:r w:rsidR="0053746D">
        <w:t xml:space="preserve">. </w:t>
      </w:r>
    </w:p>
    <w:p w14:paraId="0A513EAE" w14:textId="52D64849" w:rsidR="00EA453A" w:rsidRDefault="00EA453A" w:rsidP="00A82628">
      <w:pPr>
        <w:jc w:val="both"/>
      </w:pPr>
    </w:p>
    <w:p w14:paraId="10F90D7A" w14:textId="0ECFF23F" w:rsidR="00511BDF" w:rsidRPr="00986DC7" w:rsidRDefault="00986DC7" w:rsidP="00986DC7">
      <w:pPr>
        <w:pStyle w:val="Heading3"/>
      </w:pPr>
      <w:r w:rsidRPr="006421F8">
        <w:t>Model development</w:t>
      </w:r>
    </w:p>
    <w:p w14:paraId="767089A5" w14:textId="77777777" w:rsidR="00511BDF" w:rsidRDefault="00511BDF" w:rsidP="00511BDF">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Pr>
          <w:i/>
          <w:lang w:val="en-US"/>
        </w:rPr>
        <w:t xml:space="preserve">Nephrops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haul </w:t>
      </w:r>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Pr>
          <w:i/>
          <w:lang w:val="en-US"/>
        </w:rPr>
        <w:t>Nephrops</w:t>
      </w:r>
      <w:r>
        <w:rPr>
          <w:lang w:val="en-US"/>
        </w:rPr>
        <w:t xml:space="preserve"> were counted in the first cod-end, 20 in the second, etc. </w:t>
      </w:r>
    </w:p>
    <w:p w14:paraId="565D7D92" w14:textId="77777777" w:rsidR="00511BDF" w:rsidRDefault="00511BDF" w:rsidP="00511BDF">
      <w:r>
        <w:rPr>
          <w:lang w:val="en-US"/>
        </w:rPr>
        <w:t>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Agretsi, 2002) with probability mass function</w:t>
      </w:r>
    </w:p>
    <w:p w14:paraId="5BA722FA" w14:textId="77777777" w:rsidR="00511BDF" w:rsidRDefault="00511BDF" w:rsidP="00511BDF">
      <w:pPr>
        <w:jc w:val="center"/>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5F5C1F7" w14:textId="77777777" w:rsidR="00511BDF" w:rsidRDefault="00511BDF" w:rsidP="00511BDF">
      <w:pPr>
        <w:rPr>
          <w:lang w:val="en-US"/>
        </w:rPr>
      </w:pPr>
      <w:r>
        <w:rPr>
          <w:lang w:val="en-US"/>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p>
    <w:p w14:paraId="301EDED9" w14:textId="77777777" w:rsidR="00511BDF" w:rsidRPr="00194132" w:rsidRDefault="00511BDF" w:rsidP="009217D0">
      <w:pPr>
        <w:pStyle w:val="Heading4"/>
        <w:rPr>
          <w:lang w:val="en-US"/>
        </w:rPr>
      </w:pPr>
      <w:r w:rsidRPr="00194132">
        <w:rPr>
          <w:lang w:val="en-US"/>
        </w:rPr>
        <w:t>Covariates</w:t>
      </w:r>
    </w:p>
    <w:p w14:paraId="2B57F490" w14:textId="77777777" w:rsidR="00511BDF" w:rsidRDefault="00511BDF" w:rsidP="00511BDF">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684E07F6" w14:textId="77777777" w:rsidR="00511BDF" w:rsidRDefault="00511BDF" w:rsidP="00511BDF"/>
    <w:p w14:paraId="1494456E" w14:textId="77777777" w:rsidR="00511BDF" w:rsidRDefault="00920ED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sup>
                    </m:sSup>
                  </m:e>
                </m:nary>
              </m:e>
            </m:d>
          </m:den>
        </m:f>
      </m:oMath>
      <w:r w:rsidR="00511BDF">
        <w:rPr>
          <w:lang w:val="en-US"/>
        </w:rPr>
        <w:t>,</w:t>
      </w:r>
      <w:r w:rsidR="00511BDF">
        <w:rPr>
          <w:lang w:val="en-US"/>
        </w:rPr>
        <w:tab/>
      </w:r>
      <w:r w:rsidR="00511BDF">
        <w:rPr>
          <w:lang w:val="en-US"/>
        </w:rPr>
        <w:tab/>
        <w:t>(2)</w:t>
      </w:r>
    </w:p>
    <w:p w14:paraId="1738575E" w14:textId="62AFA4C7" w:rsidR="00511BDF" w:rsidRDefault="00511BDF" w:rsidP="00511BDF">
      <w:pPr>
        <w:rPr>
          <w:lang w:val="en-US"/>
        </w:rPr>
      </w:pPr>
      <w:r>
        <w:rPr>
          <w:lang w:val="en-US"/>
        </w:rP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Greene, 2000). The explanatory variables,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 xml:space="preserve">and can thus be considered a choice-specific attributes. Choice-specific variables in a multinomial setting are typically modelled as conditional logit models (McFadden, 1973),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p>
    <w:p w14:paraId="677C72C9" w14:textId="77777777" w:rsidR="00511BDF" w:rsidRPr="00194132" w:rsidRDefault="00920ED2" w:rsidP="00511BDF">
      <w:pPr>
        <w:jc w:val="center"/>
        <w:rPr>
          <w:lang w:val="en-US"/>
        </w:rP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e>
                </m:nary>
              </m:e>
            </m:d>
          </m:den>
        </m:f>
      </m:oMath>
      <w:r w:rsidR="00511BDF">
        <w:t xml:space="preserve"> </w:t>
      </w:r>
      <w:r w:rsidR="00511BDF">
        <w:tab/>
        <w:t>(3)</w:t>
      </w:r>
    </w:p>
    <w:p w14:paraId="2C4C675B" w14:textId="77777777" w:rsidR="00511BDF" w:rsidRPr="00FF6A92" w:rsidRDefault="00511BDF" w:rsidP="009217D0">
      <w:pPr>
        <w:pStyle w:val="Heading4"/>
        <w:rPr>
          <w:lang w:val="en-US"/>
        </w:rPr>
      </w:pPr>
      <w:r w:rsidRPr="00FF6A92">
        <w:rPr>
          <w:lang w:val="en-US"/>
        </w:rPr>
        <w:lastRenderedPageBreak/>
        <w:t>Subsampling offset</w:t>
      </w:r>
    </w:p>
    <w:p w14:paraId="0A25DBD6" w14:textId="77777777" w:rsidR="00511BDF" w:rsidRDefault="00511BDF" w:rsidP="00511BDF">
      <w:r>
        <w:rPr>
          <w:lang w:val="en-US"/>
        </w:rPr>
        <w:t xml:space="preserve">As the counts are sub-sampled, it is also necessary to include an offset for the proportion of the catch in each cod-end sampled (Holst and Revill, 2009).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Holst and Revill, 2009). 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by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p>
    <w:p w14:paraId="696F690C" w14:textId="77777777" w:rsidR="00511BDF" w:rsidRDefault="00920ED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sup>
                    </m:sSup>
                  </m:e>
                </m:nary>
              </m:e>
            </m:d>
          </m:den>
        </m:f>
      </m:oMath>
      <w:r w:rsidR="00511BDF">
        <w:rPr>
          <w:lang w:val="en-US"/>
        </w:rPr>
        <w:t>,</w:t>
      </w:r>
      <w:r w:rsidR="00511BDF">
        <w:rPr>
          <w:lang w:val="en-US"/>
        </w:rPr>
        <w:tab/>
      </w:r>
      <w:r w:rsidR="00511BDF">
        <w:rPr>
          <w:lang w:val="en-US"/>
        </w:rPr>
        <w:tab/>
        <w:t xml:space="preserve">(4) </w:t>
      </w:r>
    </w:p>
    <w:p w14:paraId="721DD60F" w14:textId="77777777" w:rsidR="00511BDF" w:rsidRDefault="00511BDF" w:rsidP="00511BDF"/>
    <w:p w14:paraId="7DAA0272" w14:textId="652D725D" w:rsidR="00511BDF" w:rsidRDefault="00457BCB" w:rsidP="00511BDF">
      <w:r>
        <w:rPr>
          <w:i/>
          <w:lang w:val="en-US"/>
        </w:rPr>
        <w:t>Multinomial random effects</w:t>
      </w:r>
    </w:p>
    <w:p w14:paraId="7E2CB922" w14:textId="03EB9C78" w:rsidR="00511BDF" w:rsidRDefault="00511BDF" w:rsidP="00511BDF">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xml:space="preserve">, however, there is often more variability in the counts than the mean-variance (and covariance) allows for, which is termed overdispersion (Hinde and Demétrio, 1998). This may reflect uncaptured variability or clustering, in particular haul-level variability not accounted for when the observations are treated as independent multinomials. Overdispersion was tested for in the best fitting multinomial model by testing the residual deviance on a chi-squared distribution with the residual degrees of freedom (Paul et al. 1989). </w:t>
      </w:r>
    </w:p>
    <w:p w14:paraId="14C758F2" w14:textId="77777777" w:rsidR="00511BDF" w:rsidRDefault="00511BDF" w:rsidP="00511BDF">
      <w:r>
        <w:rPr>
          <w:lang w:val="en-US"/>
        </w:rPr>
        <w:t>Given that the observations are clustered by hauls, the approach we focus on for accounting for extra-multinomial variability is to include random effects in the model (Hinde and Demétrio, 1998). Multinomial random effects include the baseline category logit random effects model (Hartzel et al., 2001).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model. The random effects multinomial model we test is an extension of Equation (4) given by</w:t>
      </w:r>
    </w:p>
    <w:p w14:paraId="3EABFEAD" w14:textId="456268DD" w:rsidR="00511BDF" w:rsidRDefault="00920ED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d>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nary>
              </m:e>
            </m:d>
          </m:den>
        </m:f>
      </m:oMath>
      <w:r w:rsidR="00511BDF">
        <w:rPr>
          <w:lang w:val="en-US"/>
        </w:rPr>
        <w:t>,</w:t>
      </w:r>
      <w:r w:rsidR="00511BDF">
        <w:rPr>
          <w:lang w:val="en-US"/>
        </w:rPr>
        <w:tab/>
      </w:r>
      <w:r w:rsidR="00511BDF">
        <w:rPr>
          <w:lang w:val="en-US"/>
        </w:rPr>
        <w:tab/>
        <w:t xml:space="preserve">(7) </w:t>
      </w:r>
    </w:p>
    <w:p w14:paraId="6756069E" w14:textId="77777777" w:rsidR="00511BDF" w:rsidRDefault="00511BDF" w:rsidP="00511BDF">
      <w:pPr>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p>
    <w:p w14:paraId="6A48B815" w14:textId="77777777" w:rsidR="00511BDF" w:rsidRDefault="00511BDF" w:rsidP="001C5EB6">
      <w:pPr>
        <w:pStyle w:val="Heading4"/>
        <w:rPr>
          <w:lang w:val="en-US"/>
        </w:rPr>
      </w:pPr>
      <w:r w:rsidRPr="009C245A">
        <w:rPr>
          <w:lang w:val="en-US"/>
        </w:rPr>
        <w:t>Inference</w:t>
      </w:r>
    </w:p>
    <w:p w14:paraId="02CAF1EC" w14:textId="77777777" w:rsidR="00511BDF" w:rsidRPr="009C245A" w:rsidRDefault="00511BDF" w:rsidP="00511BDF">
      <w:pPr>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Fox, 2003). </w:t>
      </w:r>
    </w:p>
    <w:p w14:paraId="3EAF9A9D" w14:textId="77777777" w:rsidR="00511BDF" w:rsidRPr="009C245A" w:rsidRDefault="00511BDF" w:rsidP="001C5EB6">
      <w:pPr>
        <w:pStyle w:val="Heading4"/>
      </w:pPr>
      <w:r w:rsidRPr="009C245A">
        <w:rPr>
          <w:lang w:val="en-US"/>
        </w:rPr>
        <w:lastRenderedPageBreak/>
        <w:t>Estimation</w:t>
      </w:r>
    </w:p>
    <w:p w14:paraId="71CB557F" w14:textId="63AC55FB" w:rsidR="00511BDF" w:rsidRDefault="00511BDF" w:rsidP="00511BDF">
      <w:r>
        <w:rPr>
          <w:lang w:val="en-US"/>
        </w:rPr>
        <w:t xml:space="preserve">Estimation of the multinomial random effects model necessitates integrating over the random effects to estimate the marginal likelihood. We did not find readily available software to fit Equation (7) we therefore wrote an estimation routines in AD Model Builder (ADMB) (Fournier et al., 2012). The ADMB-RE module (Skaug and Fournier, 2006) was used to estimate the multinomial mixed conditional and logit random effects model with the variance-covariance matrix specified via a Cholesky-decomposition. ADMB also allows for estimates of uncertainty on the linear predictor scale via the delta-method approximation. All pre- and post-processing code was run in R 3.2.0 (R Core Team, 2015). </w:t>
      </w:r>
      <w:r w:rsidR="001C5EB6">
        <w:rPr>
          <w:lang w:val="en-US"/>
        </w:rPr>
        <w:t xml:space="preserve">ADMB code </w:t>
      </w:r>
      <w:r>
        <w:rPr>
          <w:lang w:val="en-US"/>
        </w:rPr>
        <w:t>for running th</w:t>
      </w:r>
      <w:r w:rsidR="001C5EB6">
        <w:rPr>
          <w:lang w:val="en-US"/>
        </w:rPr>
        <w:t xml:space="preserve">e multinomial random effects model </w:t>
      </w:r>
      <w:r>
        <w:rPr>
          <w:lang w:val="en-US"/>
        </w:rPr>
        <w:t>is stored at (</w:t>
      </w:r>
      <w:r w:rsidR="001C5EB6">
        <w:rPr>
          <w:shd w:val="clear" w:color="auto" w:fill="FFFF00"/>
          <w:lang w:val="en-US"/>
        </w:rPr>
        <w:t>http://www.github.com/mintoc/epif/multinomial</w:t>
      </w:r>
      <w:r>
        <w:rPr>
          <w:lang w:val="en-US"/>
        </w:rPr>
        <w:t>).</w:t>
      </w:r>
    </w:p>
    <w:p w14:paraId="209BDF87" w14:textId="77777777" w:rsidR="00511BDF" w:rsidRPr="00986DC7" w:rsidRDefault="00511BDF" w:rsidP="00986DC7">
      <w:pPr>
        <w:pStyle w:val="Heading2"/>
      </w:pPr>
      <w:r w:rsidRPr="009217D0">
        <w:t xml:space="preserve">Results </w:t>
      </w:r>
    </w:p>
    <w:p w14:paraId="16DAF139" w14:textId="31D670C3" w:rsidR="00511BDF" w:rsidRDefault="00511BDF" w:rsidP="00511BDF">
      <w:pPr>
        <w:rPr>
          <w:lang w:val="en-US"/>
        </w:rPr>
      </w:pPr>
      <w:r>
        <w:rPr>
          <w:lang w:val="en-US"/>
        </w:rPr>
        <w:t xml:space="preserve">A total of 15,443 </w:t>
      </w:r>
      <w:r w:rsidRPr="009217D0">
        <w:rPr>
          <w:i/>
          <w:lang w:val="en-US"/>
        </w:rPr>
        <w:t>Nephrops</w:t>
      </w:r>
      <w:r>
        <w:rPr>
          <w:lang w:val="en-US"/>
        </w:rPr>
        <w:t xml:space="preserve"> were measured d</w:t>
      </w:r>
      <w:r w:rsidR="00FE2FEE">
        <w:rPr>
          <w:lang w:val="en-US"/>
        </w:rPr>
        <w:t xml:space="preserve">uring the 12 hauls of the trial. </w:t>
      </w:r>
      <w:r>
        <w:rPr>
          <w:lang w:val="en-US"/>
        </w:rPr>
        <w:t>Most of the carapace length measurements were in the range of 20-45mm (</w:t>
      </w:r>
      <w:r w:rsidRPr="00324B7C">
        <w:rPr>
          <w:highlight w:val="yellow"/>
          <w:lang w:val="en-US"/>
        </w:rPr>
        <w:t xml:space="preserve">Figure </w:t>
      </w:r>
      <w:r w:rsidR="00383FA8">
        <w:rPr>
          <w:highlight w:val="yellow"/>
          <w:lang w:val="en-US"/>
        </w:rPr>
        <w:t>2</w:t>
      </w:r>
      <w:r>
        <w:rPr>
          <w:lang w:val="en-US"/>
        </w:rPr>
        <w:t>). Considerable between-haul variability was observed in the proportions retained at length with some hauls displaying consistently lower or higher retention across carapace lengths (</w:t>
      </w:r>
      <w:r w:rsidRPr="00571AEA">
        <w:rPr>
          <w:highlight w:val="yellow"/>
          <w:lang w:val="en-US"/>
        </w:rPr>
        <w:t xml:space="preserve">Figure </w:t>
      </w:r>
      <w:r w:rsidR="00383FA8">
        <w:rPr>
          <w:highlight w:val="yellow"/>
          <w:lang w:val="en-US"/>
        </w:rPr>
        <w:t>2</w:t>
      </w:r>
      <w:r>
        <w:rPr>
          <w:lang w:val="en-US"/>
        </w:rPr>
        <w:t xml:space="preserve">). The observed proportions at the extremes of the length distribution were more variable but derived from fewer observations (e.g., zero or unity proportions in </w:t>
      </w:r>
      <w:r w:rsidRPr="00571AEA">
        <w:rPr>
          <w:highlight w:val="yellow"/>
          <w:lang w:val="en-US"/>
        </w:rPr>
        <w:t xml:space="preserve">Figure </w:t>
      </w:r>
      <w:r w:rsidR="00383FA8">
        <w:rPr>
          <w:highlight w:val="yellow"/>
          <w:lang w:val="en-US"/>
        </w:rPr>
        <w:t>2</w:t>
      </w:r>
      <w:r>
        <w:rPr>
          <w:lang w:val="en-US"/>
        </w:rPr>
        <w:t>).</w:t>
      </w:r>
    </w:p>
    <w:p w14:paraId="6864CD81" w14:textId="64D08060" w:rsidR="00511BDF" w:rsidRDefault="00511BDF" w:rsidP="00511BDF">
      <w:pPr>
        <w:rPr>
          <w:lang w:val="en-US"/>
        </w:rPr>
      </w:pPr>
      <w:r>
        <w:rPr>
          <w:lang w:val="en-US"/>
        </w:rPr>
        <w:t>Separate inclusion of each of the main effects (carapace length, net configuration and bulk weight) resulted in large decreases in the AIC relative to a model with fixed proportions (</w:t>
      </w:r>
      <w:r w:rsidRPr="008C558A">
        <w:rPr>
          <w:highlight w:val="yellow"/>
          <w:lang w:val="en-US"/>
        </w:rPr>
        <w:t xml:space="preserve">Table </w:t>
      </w:r>
      <w:r w:rsidR="00EF30A7">
        <w:rPr>
          <w:highlight w:val="yellow"/>
          <w:lang w:val="en-US"/>
        </w:rPr>
        <w:t>2</w:t>
      </w:r>
      <w:r>
        <w:rPr>
          <w:lang w:val="en-US"/>
        </w:rPr>
        <w:t xml:space="preserve">). </w:t>
      </w:r>
      <w:commentRangeStart w:id="90"/>
      <w:r>
        <w:t xml:space="preserve">Net </w:t>
      </w:r>
      <w:commentRangeEnd w:id="90"/>
      <w:r w:rsidR="009217D0">
        <w:rPr>
          <w:rStyle w:val="CommentReference"/>
        </w:rPr>
        <w:commentReference w:id="90"/>
      </w:r>
      <w:r>
        <w:t>configuration was important with inner port position typically fishing worst, and the outer starboard or port fishing better. These likely reflect differences</w:t>
      </w:r>
      <w:r w:rsidR="009217D0">
        <w:t xml:space="preserve"> in fishing power of the nets</w:t>
      </w:r>
      <w:r>
        <w:t xml:space="preserve">. Higher-order carapace length effects </w:t>
      </w:r>
      <w:r w:rsidR="009217D0">
        <w:t xml:space="preserve">(allowing more curvature in the proportions over length) </w:t>
      </w:r>
      <w:r>
        <w:t xml:space="preserve">did not improve the AIC </w:t>
      </w:r>
      <w:r w:rsidR="009217D0">
        <w:rPr>
          <w:lang w:val="en-US"/>
        </w:rPr>
        <w:t>(</w:t>
      </w:r>
      <w:r w:rsidR="009217D0" w:rsidRPr="008C558A">
        <w:rPr>
          <w:highlight w:val="yellow"/>
          <w:lang w:val="en-US"/>
        </w:rPr>
        <w:t xml:space="preserve">Table </w:t>
      </w:r>
      <w:r w:rsidR="009217D0">
        <w:rPr>
          <w:highlight w:val="yellow"/>
          <w:lang w:val="en-US"/>
        </w:rPr>
        <w:t>2</w:t>
      </w:r>
      <w:r w:rsidR="009217D0">
        <w:rPr>
          <w:lang w:val="en-US"/>
        </w:rPr>
        <w:t>)</w:t>
      </w:r>
      <w:r>
        <w:t>.</w:t>
      </w:r>
      <w:r w:rsidR="009217D0">
        <w:t xml:space="preserve"> </w:t>
      </w:r>
      <w:r>
        <w:rPr>
          <w:lang w:val="en-US"/>
        </w:rPr>
        <w:t>Combining carapace length and total cod-end weight or net configuration resulted in further decreases in the AIC and the model including the three main effects fit best overall (</w:t>
      </w:r>
      <w:r w:rsidRPr="008C558A">
        <w:rPr>
          <w:highlight w:val="yellow"/>
          <w:lang w:val="en-US"/>
        </w:rPr>
        <w:t xml:space="preserve">Table </w:t>
      </w:r>
      <w:r w:rsidR="00EF30A7">
        <w:rPr>
          <w:highlight w:val="yellow"/>
          <w:lang w:val="en-US"/>
        </w:rPr>
        <w:t>2</w:t>
      </w:r>
      <w:r>
        <w:rPr>
          <w:lang w:val="en-US"/>
        </w:rPr>
        <w:t xml:space="preserve">). ).  Note that higher-order interactions </w:t>
      </w:r>
      <w:r w:rsidR="009217D0">
        <w:rPr>
          <w:lang w:val="en-US"/>
        </w:rPr>
        <w:t xml:space="preserve">of the explanatory variables </w:t>
      </w:r>
      <w:r>
        <w:rPr>
          <w:lang w:val="en-US"/>
        </w:rPr>
        <w:t xml:space="preserve">were not included in the models, as with 12 hauls and 4 </w:t>
      </w:r>
      <w:r w:rsidR="009217D0">
        <w:rPr>
          <w:lang w:val="en-US"/>
        </w:rPr>
        <w:t xml:space="preserve">test gears </w:t>
      </w:r>
      <w:r>
        <w:rPr>
          <w:lang w:val="en-US"/>
        </w:rPr>
        <w:t>there are 36 independent cells from which to estimate the parameters and the models can quickly become overfit.</w:t>
      </w:r>
    </w:p>
    <w:p w14:paraId="7E2CB7BC" w14:textId="77777777" w:rsidR="00511BDF" w:rsidRDefault="00511BDF" w:rsidP="00511BDF">
      <w:pPr>
        <w:rPr>
          <w:lang w:val="en-US"/>
        </w:rPr>
      </w:pPr>
      <w:r>
        <w:rPr>
          <w:lang w:val="en-US"/>
        </w:rPr>
        <w:t>From the best fitting model the estimated covariance and correlation matrices of the random effects were:</w:t>
      </w:r>
    </w:p>
    <w:p w14:paraId="14919A64" w14:textId="77777777" w:rsidR="00511BDF" w:rsidRDefault="00511BDF" w:rsidP="00511BDF">
      <w:pPr>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41B624BE" w:rsidR="00511BDF" w:rsidRDefault="00511BDF" w:rsidP="00511BDF">
      <w:pPr>
        <w:rPr>
          <w:lang w:val="en-US"/>
        </w:rPr>
      </w:pPr>
      <w:r>
        <w:rPr>
          <w:lang w:val="en-US"/>
        </w:rPr>
        <w:t xml:space="preserve">Note that the variance of the random effects was similar across the three log-odds ratios (diagonal of </w:t>
      </w:r>
      <m:oMath>
        <m:acc>
          <m:accPr>
            <m:ctrlPr>
              <w:rPr>
                <w:rFonts w:ascii="Cambria Math" w:hAnsi="Cambria Math"/>
                <w:lang w:val="en-US"/>
              </w:rPr>
            </m:ctrlPr>
          </m:accPr>
          <m:e>
            <m:r>
              <m:rPr>
                <m:sty m:val="b"/>
              </m:rPr>
              <w:rPr>
                <w:rFonts w:ascii="Cambria Math" w:hAnsi="Cambria Math"/>
                <w:lang w:val="en-US"/>
              </w:rPr>
              <m:t>Σ</m:t>
            </m:r>
          </m:e>
        </m:acc>
      </m:oMath>
      <w:r>
        <w:rPr>
          <w:lang w:val="en-US"/>
        </w:rPr>
        <w:t>) and strong correlation exists between the random effects (</w:t>
      </w:r>
      <w:r w:rsidRPr="00450F50">
        <w:rPr>
          <w:highlight w:val="yellow"/>
          <w:lang w:val="en-US"/>
        </w:rPr>
        <w:t xml:space="preserve">Figure </w:t>
      </w:r>
      <w:r w:rsidR="003B207A">
        <w:rPr>
          <w:highlight w:val="yellow"/>
          <w:lang w:val="en-US"/>
        </w:rPr>
        <w:t>3</w:t>
      </w:r>
      <w:r>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Pr>
          <w:lang w:val="en-US"/>
        </w:rPr>
        <w:t>) implies that having accounted for the fixed effects of carapace length, net configuration and total cod-end weight (</w:t>
      </w:r>
      <w:r w:rsidRPr="00502BDA">
        <w:rPr>
          <w:highlight w:val="yellow"/>
          <w:lang w:val="en-US"/>
        </w:rPr>
        <w:t xml:space="preserve">Table </w:t>
      </w:r>
      <w:r w:rsidR="003B207A">
        <w:rPr>
          <w:highlight w:val="yellow"/>
          <w:lang w:val="en-US"/>
        </w:rPr>
        <w:t>2</w:t>
      </w:r>
      <w:r>
        <w:rPr>
          <w:lang w:val="en-US"/>
        </w:rPr>
        <w:t>), the expected proportions vary in extremes by +/- 12% by haul (inverse logit of 95% intervals -0.5, +0.5). Typically the variability will be lower than this (</w:t>
      </w:r>
      <w:r w:rsidRPr="00450F50">
        <w:rPr>
          <w:highlight w:val="yellow"/>
          <w:lang w:val="en-US"/>
        </w:rPr>
        <w:t xml:space="preserve">Figure </w:t>
      </w:r>
      <w:r w:rsidR="003B207A">
        <w:rPr>
          <w:highlight w:val="yellow"/>
          <w:lang w:val="en-US"/>
        </w:rPr>
        <w:t>3</w:t>
      </w:r>
      <w:r>
        <w:rPr>
          <w:lang w:val="en-US"/>
        </w:rPr>
        <w:t>). The relatively low inter-haul variability estimated together with the model comparisons (</w:t>
      </w:r>
      <w:r w:rsidRPr="00643699">
        <w:rPr>
          <w:highlight w:val="yellow"/>
          <w:lang w:val="en-US"/>
        </w:rPr>
        <w:t xml:space="preserve">Table </w:t>
      </w:r>
      <w:r w:rsidR="003B207A">
        <w:rPr>
          <w:highlight w:val="yellow"/>
          <w:lang w:val="en-US"/>
        </w:rPr>
        <w:t>2</w:t>
      </w:r>
      <w:r>
        <w:rPr>
          <w:lang w:val="en-US"/>
        </w:rPr>
        <w:t>) highlight that a considerable amount of between-haul variability is captured by the fixed effects of net configuration and bulk weight though some inter-haul variability remains, as captured by the random effects (</w:t>
      </w:r>
      <w:r w:rsidRPr="00450F50">
        <w:rPr>
          <w:highlight w:val="yellow"/>
          <w:lang w:val="en-US"/>
        </w:rPr>
        <w:t>Figure</w:t>
      </w:r>
      <w:r>
        <w:rPr>
          <w:highlight w:val="yellow"/>
          <w:lang w:val="en-US"/>
        </w:rPr>
        <w:t>s</w:t>
      </w:r>
      <w:r w:rsidRPr="00450F50">
        <w:rPr>
          <w:highlight w:val="yellow"/>
          <w:lang w:val="en-US"/>
        </w:rPr>
        <w:t xml:space="preserve"> </w:t>
      </w:r>
      <w:r w:rsidR="003B207A">
        <w:rPr>
          <w:highlight w:val="yellow"/>
          <w:lang w:val="en-US"/>
        </w:rPr>
        <w:t>3</w:t>
      </w:r>
      <w:r w:rsidRPr="005D60D0">
        <w:rPr>
          <w:highlight w:val="yellow"/>
          <w:lang w:val="en-US"/>
        </w:rPr>
        <w:t xml:space="preserve"> and </w:t>
      </w:r>
      <w:r w:rsidR="003B207A">
        <w:rPr>
          <w:highlight w:val="yellow"/>
          <w:lang w:val="en-US"/>
        </w:rPr>
        <w:t>4</w:t>
      </w:r>
      <w:r>
        <w:rPr>
          <w:lang w:val="en-US"/>
        </w:rPr>
        <w:t>).</w:t>
      </w:r>
    </w:p>
    <w:p w14:paraId="274B645A" w14:textId="406A973F" w:rsidR="003B207A" w:rsidRDefault="00511BDF" w:rsidP="00511BDF">
      <w:pPr>
        <w:jc w:val="both"/>
        <w:rPr>
          <w:lang w:val="en-US"/>
        </w:rPr>
      </w:pPr>
      <w:r>
        <w:rPr>
          <w:lang w:val="en-US"/>
        </w:rPr>
        <w:lastRenderedPageBreak/>
        <w:t>The by-haul predictions fit the data well in both the fixed effects and random effects models (</w:t>
      </w:r>
      <w:r>
        <w:rPr>
          <w:highlight w:val="yellow"/>
          <w:lang w:val="en-US"/>
        </w:rPr>
        <w:t xml:space="preserve">Figure </w:t>
      </w:r>
      <w:r w:rsidR="003B207A">
        <w:rPr>
          <w:highlight w:val="yellow"/>
          <w:lang w:val="en-US"/>
        </w:rPr>
        <w:t>4</w:t>
      </w:r>
      <w:r>
        <w:rPr>
          <w:lang w:val="en-US"/>
        </w:rPr>
        <w:t>)</w:t>
      </w:r>
      <w:r w:rsidR="00B635FE">
        <w:rPr>
          <w:lang w:val="en-US"/>
        </w:rPr>
        <w:t>,</w:t>
      </w:r>
      <w:r>
        <w:rPr>
          <w:lang w:val="en-US"/>
        </w:rPr>
        <w:t xml:space="preserve"> though the random effects models expectedly fit some haul and mesh combinations better (e.g., 70mm and 80mm in hauls 3 and 5). </w:t>
      </w:r>
      <w:r w:rsidR="003B207A">
        <w:rPr>
          <w:lang w:val="en-US"/>
        </w:rPr>
        <w:t>O</w:t>
      </w:r>
      <w:r>
        <w:rPr>
          <w:lang w:val="en-US"/>
        </w:rPr>
        <w:t xml:space="preserve">verall predictions show a higher proportion of small </w:t>
      </w:r>
      <w:r w:rsidRPr="003B207A">
        <w:rPr>
          <w:i/>
          <w:lang w:val="en-US"/>
        </w:rPr>
        <w:t>Nephrops</w:t>
      </w:r>
      <w:r>
        <w:rPr>
          <w:lang w:val="en-US"/>
        </w:rPr>
        <w:t xml:space="preserve"> retained in the 70mm, th</w:t>
      </w:r>
      <w:r w:rsidR="00B635FE">
        <w:rPr>
          <w:lang w:val="en-US"/>
        </w:rPr>
        <w:t xml:space="preserve">e proportion of smaller </w:t>
      </w:r>
      <w:r w:rsidR="00B635FE">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283BBA">
        <w:rPr>
          <w:i/>
          <w:lang w:val="en-US"/>
        </w:rPr>
        <w:t xml:space="preserve">Nephrops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125D009A" w:rsidR="00844D2A" w:rsidRDefault="00511BDF" w:rsidP="00511BDF">
      <w:pPr>
        <w:jc w:val="both"/>
      </w:pPr>
      <w:r>
        <w:rPr>
          <w:lang w:val="en-US"/>
        </w:rPr>
        <w:t xml:space="preserve">The estimated confidence intervals on the mean proportions are </w:t>
      </w:r>
      <w:del w:id="91" w:author="Coilin" w:date="2015-11-19T17:03:00Z">
        <w:r w:rsidDel="00EC3F9F">
          <w:rPr>
            <w:lang w:val="en-US"/>
          </w:rPr>
          <w:delText xml:space="preserve">tight </w:delText>
        </w:r>
      </w:del>
      <w:ins w:id="92" w:author="Coilin" w:date="2015-11-19T17:03:00Z">
        <w:r w:rsidR="00EC3F9F">
          <w:rPr>
            <w:lang w:val="en-US"/>
          </w:rPr>
          <w:t xml:space="preserve">narrow </w:t>
        </w:r>
      </w:ins>
      <w:r>
        <w:rPr>
          <w:lang w:val="en-US"/>
        </w:rPr>
        <w:t>reflecting the number of observations contributing to the mean with the considerable between-haul variability accounted for via the fixed and random effects (</w:t>
      </w:r>
      <w:r w:rsidRPr="00F81F8B">
        <w:rPr>
          <w:highlight w:val="yellow"/>
          <w:lang w:val="en-US"/>
        </w:rPr>
        <w:t xml:space="preserve">Figure </w:t>
      </w:r>
      <w:r w:rsidR="003B207A">
        <w:rPr>
          <w:highlight w:val="yellow"/>
          <w:lang w:val="en-US"/>
        </w:rPr>
        <w:t>4</w:t>
      </w:r>
      <w:r>
        <w:rPr>
          <w:lang w:val="en-US"/>
        </w:rPr>
        <w:t xml:space="preserve">). Note that confidence intervals on proportions cannot be interpreted separately as the proportions necessarily sum to </w:t>
      </w:r>
      <w:r w:rsidR="00EC3F9F">
        <w:rPr>
          <w:lang w:val="en-US"/>
        </w:rPr>
        <w:t>one</w:t>
      </w:r>
      <w:r>
        <w:rPr>
          <w:lang w:val="en-US"/>
        </w:rPr>
        <w:t xml:space="preserve">. </w:t>
      </w:r>
      <w:r w:rsidR="00844D2A">
        <w:br w:type="page"/>
      </w:r>
    </w:p>
    <w:p w14:paraId="11CBDB1E" w14:textId="77777777" w:rsidR="00844D2A" w:rsidRDefault="00844D2A">
      <w:pPr>
        <w:pStyle w:val="Heading2"/>
        <w:pPrChange w:id="93" w:author="Coilin" w:date="2015-11-13T15:07:00Z">
          <w:pPr>
            <w:jc w:val="both"/>
          </w:pPr>
        </w:pPrChange>
      </w:pPr>
      <w:r>
        <w:lastRenderedPageBreak/>
        <w:t>Discussion</w:t>
      </w:r>
    </w:p>
    <w:p w14:paraId="4DD8BB23" w14:textId="574D6F99" w:rsidR="00EC3F9F" w:rsidRDefault="00EC3F9F" w:rsidP="00B10B42">
      <w:pPr>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 xml:space="preserve">trawl </w:t>
      </w:r>
      <w:r>
        <w:rPr>
          <w:i/>
          <w:noProof/>
        </w:rPr>
        <w:t xml:space="preserve">Nephrops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B10B42">
      <w:pPr>
        <w:jc w:val="both"/>
        <w:rPr>
          <w:rStyle w:val="Heading3Char"/>
        </w:rPr>
      </w:pPr>
      <w:r>
        <w:rPr>
          <w:rStyle w:val="Heading3Char"/>
        </w:rPr>
        <w:t>Model developments</w:t>
      </w:r>
    </w:p>
    <w:p w14:paraId="59405CCB" w14:textId="2E0C0AA6" w:rsidR="00B40ED0" w:rsidRDefault="00B40ED0" w:rsidP="00C35BC3">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We extended the traditional multinomial logit model to include the specific requirements of a catch-comparison trial such as choice-specific covariates (e.g., cod-end total catch weight) 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The use of ADMB-RE enables fitting of multivariate normal random effects models in addition to a multivariate response. </w:t>
      </w:r>
    </w:p>
    <w:p w14:paraId="5131F89E" w14:textId="4556AFAB" w:rsidR="00A47B19" w:rsidRDefault="00A47B19" w:rsidP="00A47B19">
      <w:r>
        <w:t>A</w:t>
      </w:r>
      <w:r w:rsidR="0042588B">
        <w:t>n</w:t>
      </w:r>
      <w:r w:rsidR="00E34A8F">
        <w:t xml:space="preserve"> a</w:t>
      </w:r>
      <w:r>
        <w:t xml:space="preserve">lternative method for </w:t>
      </w:r>
      <w:r w:rsidR="0042588B">
        <w:t xml:space="preserve">modelling </w:t>
      </w:r>
      <w:r>
        <w:t xml:space="preserve">count data with </w:t>
      </w:r>
      <w:r w:rsidR="0042588B">
        <w:t>a response with two</w:t>
      </w:r>
      <w:r>
        <w:t xml:space="preserve"> or more categories would be to use a Dirichlet</w:t>
      </w:r>
      <w:r w:rsidR="0042588B">
        <w:t>-</w:t>
      </w:r>
      <w:r>
        <w:t>multinomial distribution</w:t>
      </w:r>
      <w:r w:rsidR="0042588B">
        <w:t xml:space="preserve"> (REFERENCE).</w:t>
      </w:r>
      <w:r>
        <w:t xml:space="preserve"> </w:t>
      </w:r>
      <w:r w:rsidR="00E90F4F">
        <w:t xml:space="preserve">The Dirichlet-multinomial model </w:t>
      </w:r>
      <w:r>
        <w:t xml:space="preserve">is a multivariate extension of the beta-binomial distribution and </w:t>
      </w:r>
      <w:r w:rsidR="00E90F4F">
        <w:t xml:space="preserve">is used in </w:t>
      </w:r>
      <w:r>
        <w:t xml:space="preserve">cases where data exhibits variance greater than expected in a </w:t>
      </w:r>
      <w:r w:rsidR="00E90F4F">
        <w:t>multinomial,</w:t>
      </w:r>
      <w:r>
        <w:t xml:space="preserve"> referred to as over dispersion.</w:t>
      </w:r>
      <w:r w:rsidR="00E90F4F">
        <w:t xml:space="preserve"> Over dispersion in the Dirichlet-multinomial is accounted for by an additional set of parameters per response level, allowing for a additional variability in the response counts (Thorsén, 2014). </w:t>
      </w:r>
      <w:r w:rsidR="00E34A8F">
        <w:t xml:space="preserve">We chose to develop the multinomial random effects model over applying the Dirichlet-multinomial model, as the over-dispersion is likely at the haul-level more than the individual observation level. A combined Dirichlet-multinomial random effects model could be developed in future. </w:t>
      </w:r>
    </w:p>
    <w:p w14:paraId="64F451F9" w14:textId="77777777" w:rsidR="00E34A8F" w:rsidRDefault="007F58CD" w:rsidP="00C61C7F">
      <w:pPr>
        <w:jc w:val="both"/>
        <w:rPr>
          <w:ins w:id="94" w:author="Coilin" w:date="2015-11-19T17:57:00Z"/>
          <w:rStyle w:val="Heading3Char"/>
        </w:rPr>
      </w:pPr>
      <w:r w:rsidRPr="00E34A8F">
        <w:rPr>
          <w:rStyle w:val="Heading3Char"/>
        </w:rPr>
        <w:t>Covariate effects</w:t>
      </w:r>
    </w:p>
    <w:p w14:paraId="327AD676" w14:textId="597EE061" w:rsidR="00147942" w:rsidRDefault="00F105AF" w:rsidP="00C61C7F">
      <w:pPr>
        <w:jc w:val="both"/>
      </w:pPr>
      <w:r>
        <w:t>N</w:t>
      </w:r>
      <w:r w:rsidR="005367E6">
        <w:t xml:space="preserve">et </w:t>
      </w:r>
      <w:r>
        <w:t xml:space="preserve">position, </w:t>
      </w:r>
      <w:r w:rsidR="005367E6">
        <w:t xml:space="preserve">total cod-end weight </w:t>
      </w:r>
      <w:r>
        <w:t>and carapace length significantly affected the numbers of Nephrops retained in the different</w:t>
      </w:r>
      <w:r w:rsidR="005367E6">
        <w:t xml:space="preserve"> </w:t>
      </w:r>
      <w:r>
        <w:t xml:space="preserve"> </w:t>
      </w:r>
      <w:r w:rsidR="005367E6">
        <w:t>cod-end</w:t>
      </w:r>
      <w:r>
        <w:t xml:space="preserve"> mesh sizes</w:t>
      </w:r>
      <w:ins w:id="95" w:author="Coilin" w:date="2015-11-19T17:59:00Z">
        <w:r w:rsidR="00E34A8F">
          <w:t xml:space="preserve"> (</w:t>
        </w:r>
      </w:ins>
      <w:ins w:id="96" w:author="Coilin" w:date="2015-11-19T18:00:00Z">
        <w:r w:rsidR="00E34A8F" w:rsidRPr="00E34A8F">
          <w:rPr>
            <w:highlight w:val="yellow"/>
            <w:rPrChange w:id="97" w:author="Coilin" w:date="2015-11-19T18:00:00Z">
              <w:rPr/>
            </w:rPrChange>
          </w:rPr>
          <w:t>Table 2</w:t>
        </w:r>
      </w:ins>
      <w:ins w:id="98" w:author="Coilin" w:date="2015-11-19T17:59:00Z">
        <w:r w:rsidR="00E34A8F">
          <w:t>)</w:t>
        </w:r>
      </w:ins>
      <w:r w:rsidR="005367E6">
        <w:t xml:space="preserve">. </w:t>
      </w:r>
      <w:r w:rsidR="002C4DEF">
        <w:t xml:space="preserve">Similar to a previous study conducted in the Irish Sea </w:t>
      </w:r>
      <w:r w:rsidR="002C4DEF">
        <w:fldChar w:fldCharType="begin"/>
      </w:r>
      <w:r w:rsidR="002C4DEF">
        <w:instrText xml:space="preserve"> ADDIN EN.CITE &lt;EndNote&gt;&lt;Cite&gt;&lt;Author&gt;Briggs&lt;/Author&gt;&lt;Year&gt;1999&lt;/Year&gt;&lt;RecNum&gt;625&lt;/RecNum&gt;&lt;DisplayText&gt;(Briggs&lt;style face="italic"&gt; et al.&lt;/style&gt;, 1999)&lt;/DisplayText&gt;&lt;record&gt;&lt;rec-number&gt;625&lt;/rec-number&gt;&lt;foreign-keys&gt;&lt;key app="EN" db-id="xax5v99p909t04eax0qpx5zu9ddad5erz5fw" timestamp="1445354477"&gt;62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urls&gt;&lt;/record&gt;&lt;/Cite&gt;&lt;/EndNote&gt;</w:instrText>
      </w:r>
      <w:r w:rsidR="002C4DEF">
        <w:fldChar w:fldCharType="separate"/>
      </w:r>
      <w:r w:rsidR="002C4DEF">
        <w:rPr>
          <w:noProof/>
        </w:rPr>
        <w:t>(Briggs</w:t>
      </w:r>
      <w:r w:rsidR="002C4DEF" w:rsidRPr="002C4DEF">
        <w:rPr>
          <w:i/>
          <w:noProof/>
        </w:rPr>
        <w:t xml:space="preserve"> et al.</w:t>
      </w:r>
      <w:r w:rsidR="002C4DEF">
        <w:rPr>
          <w:noProof/>
        </w:rPr>
        <w:t>, 1999)</w:t>
      </w:r>
      <w:r w:rsidR="002C4DEF">
        <w:fldChar w:fldCharType="end"/>
      </w:r>
      <w:r w:rsidR="002C4DEF">
        <w:t xml:space="preserve"> and a study in the Bay of Biscay </w:t>
      </w:r>
      <w:r w:rsidR="002C4DEF">
        <w:fldChar w:fldCharType="begin"/>
      </w:r>
      <w:r w:rsidR="002C4DEF">
        <w:instrText xml:space="preserve"> ADDIN EN.CITE &lt;EndNote&gt;&lt;Cite&gt;&lt;Author&gt;Nikolic&lt;/Author&gt;&lt;Year&gt;2015&lt;/Year&gt;&lt;RecNum&gt;624&lt;/RecNum&gt;&lt;DisplayText&gt;(Nikolic&lt;style face="italic"&gt; et al.&lt;/style&gt;, 2015)&lt;/DisplayText&gt;&lt;record&gt;&lt;rec-number&gt;624&lt;/rec-number&gt;&lt;foreign-keys&gt;&lt;key app="EN" db-id="xax5v99p909t04eax0qpx5zu9ddad5erz5fw" timestamp="1445354477"&gt;624&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related-urls&gt;&lt;/urls&gt;&lt;electronic-resource-num&gt;10.1093/icesjms/fsv036&lt;/electronic-resource-num&gt;&lt;/record&gt;&lt;/Cite&gt;&lt;/EndNote&gt;</w:instrText>
      </w:r>
      <w:r w:rsidR="002C4DEF">
        <w:fldChar w:fldCharType="separate"/>
      </w:r>
      <w:r w:rsidR="002C4DEF">
        <w:rPr>
          <w:noProof/>
        </w:rPr>
        <w:t>(Nikolic</w:t>
      </w:r>
      <w:r w:rsidR="002C4DEF" w:rsidRPr="002C4DEF">
        <w:rPr>
          <w:i/>
          <w:noProof/>
        </w:rPr>
        <w:t xml:space="preserve"> et al.</w:t>
      </w:r>
      <w:r w:rsidR="002C4DEF">
        <w:rPr>
          <w:noProof/>
        </w:rPr>
        <w:t>, 2015)</w:t>
      </w:r>
      <w:r w:rsidR="002C4DEF">
        <w:fldChar w:fldCharType="end"/>
      </w:r>
      <w:r w:rsidR="002C4DEF">
        <w:t>, p</w:t>
      </w:r>
      <w:r w:rsidR="003B548B">
        <w:t>rop</w:t>
      </w:r>
      <w:r w:rsidR="00003676">
        <w:t>o</w:t>
      </w:r>
      <w:r w:rsidR="003B548B">
        <w:t>r</w:t>
      </w:r>
      <w:r w:rsidR="00003676">
        <w:t>tionally less smaller</w:t>
      </w:r>
      <w:r w:rsidR="002C4DEF">
        <w:t xml:space="preserve"> </w:t>
      </w:r>
      <w:r w:rsidR="00B357AB" w:rsidRPr="00E34A8F">
        <w:rPr>
          <w:i/>
        </w:rPr>
        <w:t>Nephrops</w:t>
      </w:r>
      <w:r w:rsidR="00B357AB">
        <w:t xml:space="preserve"> </w:t>
      </w:r>
      <w:r w:rsidR="00003676">
        <w:t xml:space="preserve">were retained as </w:t>
      </w:r>
      <w:del w:id="99" w:author="Coilin" w:date="2015-11-19T18:00:00Z">
        <w:r w:rsidR="00003676" w:rsidDel="00E34A8F">
          <w:delText xml:space="preserve">as </w:delText>
        </w:r>
      </w:del>
      <w:r w:rsidR="00003676">
        <w:t>mesh size increased</w:t>
      </w:r>
      <w:r w:rsidR="003B548B">
        <w:t xml:space="preserve"> (</w:t>
      </w:r>
      <w:r w:rsidR="003B548B" w:rsidRPr="001B05D1">
        <w:rPr>
          <w:highlight w:val="yellow"/>
        </w:rPr>
        <w:t>Figures 3 &amp; 4</w:t>
      </w:r>
      <w:r w:rsidR="003B548B">
        <w:t>). This can be explained by the fact that larger</w:t>
      </w:r>
      <w:r w:rsidR="00096B53">
        <w:t xml:space="preserve"> </w:t>
      </w:r>
      <w:ins w:id="100" w:author="Coilin" w:date="2015-11-19T18:03:00Z">
        <w:r w:rsidR="00A773E0">
          <w:t xml:space="preserve">mesh </w:t>
        </w:r>
      </w:ins>
      <w:r w:rsidR="00096B53">
        <w:t xml:space="preserve">opening angles </w:t>
      </w:r>
      <w:del w:id="101" w:author="Coilin" w:date="2015-11-19T18:03:00Z">
        <w:r w:rsidR="003B548B" w:rsidDel="00A773E0">
          <w:delText xml:space="preserve">associated with larger mesh sizes </w:delText>
        </w:r>
      </w:del>
      <w:r w:rsidR="00096B53">
        <w:t>are known to</w:t>
      </w:r>
      <w:del w:id="102" w:author="Coilin" w:date="2015-11-19T18:10:00Z">
        <w:r w:rsidR="00096B53" w:rsidDel="00EC0479">
          <w:delText xml:space="preserve"> be</w:delText>
        </w:r>
      </w:del>
      <w:r w:rsidR="00096B53">
        <w:t xml:space="preserve"> </w:t>
      </w:r>
      <w:del w:id="103" w:author="Coilin" w:date="2015-11-19T18:03:00Z">
        <w:r w:rsidR="00096B53" w:rsidDel="00A773E0">
          <w:delText>determinative for</w:delText>
        </w:r>
      </w:del>
      <w:ins w:id="104" w:author="Coilin" w:date="2015-11-19T18:03:00Z">
        <w:r w:rsidR="00A773E0">
          <w:t>influence</w:t>
        </w:r>
      </w:ins>
      <w:r w:rsidR="00096B53">
        <w:t xml:space="preserve"> </w:t>
      </w:r>
      <w:r w:rsidR="00096B53" w:rsidRPr="00E34A8F">
        <w:rPr>
          <w:i/>
          <w:rPrChange w:id="105" w:author="Coilin" w:date="2015-11-19T18:01:00Z">
            <w:rPr/>
          </w:rPrChange>
        </w:rPr>
        <w:t>Nephrops</w:t>
      </w:r>
      <w:r w:rsidR="00096B53">
        <w:t xml:space="preserve"> selectivity </w:t>
      </w:r>
      <w:r w:rsidR="00096B53">
        <w:fldChar w:fldCharType="begin"/>
      </w:r>
      <w:r w:rsidR="00096B53">
        <w:instrText xml:space="preserve"> ADDIN EN.CITE &lt;EndNote&gt;&lt;Cite&gt;&lt;Author&gt;Frandsen&lt;/Author&gt;&lt;Year&gt;2010&lt;/Year&gt;&lt;RecNum&gt;615&lt;/RecNum&gt;&lt;DisplayText&gt;(Frandsen&lt;style face="italic"&gt; et al.&lt;/style&gt;,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instrText>
      </w:r>
      <w:r w:rsidR="00096B53">
        <w:fldChar w:fldCharType="separate"/>
      </w:r>
      <w:r w:rsidR="00096B53">
        <w:rPr>
          <w:noProof/>
        </w:rPr>
        <w:t>(Frandsen</w:t>
      </w:r>
      <w:r w:rsidR="00096B53" w:rsidRPr="00096B53">
        <w:rPr>
          <w:i/>
          <w:noProof/>
        </w:rPr>
        <w:t xml:space="preserve"> et al.</w:t>
      </w:r>
      <w:r w:rsidR="00096B53">
        <w:rPr>
          <w:noProof/>
        </w:rPr>
        <w:t>, 2010)</w:t>
      </w:r>
      <w:r w:rsidR="00096B53">
        <w:fldChar w:fldCharType="end"/>
      </w:r>
      <w:del w:id="106" w:author="Coilin" w:date="2015-11-19T18:09:00Z">
        <w:r w:rsidR="00147942" w:rsidDel="00EC0479">
          <w:delText xml:space="preserve"> and bodes well for the development of a management measure in relation to increased minimum cod-end size</w:delText>
        </w:r>
      </w:del>
      <w:r w:rsidR="003B548B">
        <w:t xml:space="preserve">. The reasons why higher proportions of larger </w:t>
      </w:r>
      <w:r w:rsidR="003B548B" w:rsidRPr="00EC0479">
        <w:rPr>
          <w:i/>
          <w:rPrChange w:id="107" w:author="Coilin" w:date="2015-11-19T18:09:00Z">
            <w:rPr/>
          </w:rPrChange>
        </w:rPr>
        <w:t>Nephrops</w:t>
      </w:r>
      <w:r w:rsidR="003B548B">
        <w:t xml:space="preserve"> are retained in the larger mesh sizes (</w:t>
      </w:r>
      <w:r w:rsidR="003B548B" w:rsidRPr="001B05D1">
        <w:rPr>
          <w:highlight w:val="yellow"/>
        </w:rPr>
        <w:t>Figures 3 &amp; 4</w:t>
      </w:r>
      <w:r w:rsidR="003B548B">
        <w:t>) are unknown but may</w:t>
      </w:r>
      <w:ins w:id="108" w:author="Coilin" w:date="2015-11-19T18:10:00Z">
        <w:r w:rsidR="00EC0479">
          <w:t xml:space="preserve">, if confirmed, </w:t>
        </w:r>
      </w:ins>
      <w:del w:id="109" w:author="Coilin" w:date="2015-11-19T18:10:00Z">
        <w:r w:rsidR="003B548B" w:rsidDel="00EC0479">
          <w:delText xml:space="preserve"> </w:delText>
        </w:r>
      </w:del>
      <w:r w:rsidR="003B548B">
        <w:t xml:space="preserve">be an additional potential benefit of increase mesh size in the quad-rig trawl fishery for </w:t>
      </w:r>
      <w:r w:rsidR="003B548B" w:rsidRPr="00E34A8F">
        <w:rPr>
          <w:i/>
          <w:rPrChange w:id="110" w:author="Coilin" w:date="2015-11-19T18:01:00Z">
            <w:rPr/>
          </w:rPrChange>
        </w:rPr>
        <w:t>Nephrops</w:t>
      </w:r>
      <w:r w:rsidR="003B548B">
        <w:t xml:space="preserve">. </w:t>
      </w:r>
    </w:p>
    <w:p w14:paraId="16CC91F6" w14:textId="187C8722" w:rsidR="00147942" w:rsidRDefault="00147942" w:rsidP="00822C98">
      <w:pPr>
        <w:jc w:val="both"/>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 </w:instrTex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DATA </w:instrText>
      </w:r>
      <w:r w:rsidRPr="00C41204">
        <w:fldChar w:fldCharType="end"/>
      </w:r>
      <w:r w:rsidRPr="00C41204">
        <w:fldChar w:fldCharType="separate"/>
      </w:r>
      <w:r w:rsidRPr="00C41204">
        <w:rPr>
          <w:noProof/>
        </w:rPr>
        <w:t>(Campos</w:t>
      </w:r>
      <w:r w:rsidRPr="00C41204">
        <w:rPr>
          <w:i/>
          <w:noProof/>
        </w:rPr>
        <w:t xml:space="preserve"> et al.</w:t>
      </w:r>
      <w:r w:rsidRPr="00C41204">
        <w:rPr>
          <w:noProof/>
        </w:rPr>
        <w:t>,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Pr="00C41204">
        <w:rPr>
          <w:noProof/>
          <w:color w:val="2E2E2E"/>
        </w:rPr>
        <w:t>(Campos</w:t>
      </w:r>
      <w:r w:rsidRPr="00C41204">
        <w:rPr>
          <w:i/>
          <w:noProof/>
          <w:color w:val="2E2E2E"/>
        </w:rPr>
        <w:t xml:space="preserve"> et al.</w:t>
      </w:r>
      <w:r w:rsidRPr="00C41204">
        <w:rPr>
          <w:noProof/>
          <w:color w:val="2E2E2E"/>
        </w:rPr>
        <w:t>, 2003)</w:t>
      </w:r>
      <w:r w:rsidRPr="00C41204">
        <w:rPr>
          <w:color w:val="2E2E2E"/>
        </w:rPr>
        <w:fldChar w:fldCharType="end"/>
      </w:r>
      <w:r w:rsidRPr="00C41204">
        <w:rPr>
          <w:color w:val="2E2E2E"/>
        </w:rPr>
        <w:t xml:space="preserve">. The significant effect of total catch weight on the proportion of </w:t>
      </w:r>
      <w:r w:rsidRPr="003F29C4">
        <w:rPr>
          <w:i/>
          <w:color w:val="2E2E2E"/>
          <w:rPrChange w:id="111" w:author="Coilin" w:date="2015-11-19T18:12:00Z">
            <w:rPr>
              <w:color w:val="2E2E2E"/>
            </w:rPr>
          </w:rPrChange>
        </w:rPr>
        <w:t>Nephrops</w:t>
      </w:r>
      <w:r w:rsidRPr="00C41204">
        <w:rPr>
          <w:color w:val="2E2E2E"/>
        </w:rPr>
        <w:t xml:space="preserve"> caught </w:t>
      </w:r>
      <w:r w:rsidRPr="00C41204">
        <w:rPr>
          <w:color w:val="2E2E2E"/>
        </w:rPr>
        <w:lastRenderedPageBreak/>
        <w:t>in the current study confirms the influence of this parameter on an additional crustacean species (</w:t>
      </w:r>
      <w:r w:rsidRPr="00C41204">
        <w:rPr>
          <w:i/>
          <w:color w:val="2E2E2E"/>
        </w:rPr>
        <w:t xml:space="preserve">Nephrops </w:t>
      </w:r>
      <w:r>
        <w:rPr>
          <w:i/>
          <w:color w:val="2E2E2E"/>
        </w:rPr>
        <w:t>n</w:t>
      </w:r>
      <w:r w:rsidRPr="00C41204">
        <w:rPr>
          <w:i/>
          <w:color w:val="2E2E2E"/>
        </w:rPr>
        <w:t>orvegicus</w:t>
      </w:r>
      <w:r w:rsidRPr="00C41204">
        <w:rPr>
          <w:color w:val="2E2E2E"/>
        </w:rPr>
        <w:t xml:space="preserve">). </w:t>
      </w:r>
    </w:p>
    <w:p w14:paraId="520B27A0" w14:textId="4669EE3A" w:rsidR="005367E6" w:rsidRDefault="00B357AB" w:rsidP="00C61C7F">
      <w:pPr>
        <w:jc w:val="both"/>
        <w:rPr>
          <w:ins w:id="112" w:author="Cosgrove, Ronan" w:date="2015-11-19T13:43:00Z"/>
        </w:rPr>
      </w:pPr>
      <w:r>
        <w:t xml:space="preserve">Net </w:t>
      </w:r>
      <w:r w:rsidR="00A1157A">
        <w:t>position</w:t>
      </w:r>
      <w:r>
        <w:t xml:space="preserve"> was an important variable explaining a considerable amount of inter-haul variability (</w:t>
      </w:r>
      <w:r w:rsidRPr="00B357AB">
        <w:rPr>
          <w:highlight w:val="yellow"/>
          <w:rPrChange w:id="113" w:author="Coilin" w:date="2015-11-13T15:24:00Z">
            <w:rPr/>
          </w:rPrChange>
        </w:rPr>
        <w:t>Table 2</w:t>
      </w:r>
      <w:r>
        <w:t>)</w:t>
      </w:r>
      <w:r w:rsidR="00E16279">
        <w:t>. Non-</w:t>
      </w:r>
      <w:r>
        <w:t xml:space="preserve">rotation of the gears could result in </w:t>
      </w:r>
      <w:r w:rsidR="00350D7F">
        <w:t xml:space="preserve">confounding </w:t>
      </w:r>
      <w:r>
        <w:t>mesh effects with position effects. Position effects may result from</w:t>
      </w:r>
      <w:r w:rsidR="00E16279">
        <w:t xml:space="preserve"> differences in fishing power of the nets and</w:t>
      </w:r>
      <w:r>
        <w:t xml:space="preserve"> asymmetry </w:t>
      </w:r>
      <w:r w:rsidR="00350D7F">
        <w:t>of:</w:t>
      </w:r>
      <w:r>
        <w:t xml:space="preserve"> door</w:t>
      </w:r>
      <w:r w:rsidR="00350D7F">
        <w:t>s</w:t>
      </w:r>
      <w:r>
        <w:t>, sweep</w:t>
      </w:r>
      <w:r w:rsidR="00350D7F">
        <w:t>s</w:t>
      </w:r>
      <w:r>
        <w:t xml:space="preserve">, </w:t>
      </w:r>
      <w:r w:rsidR="00350D7F">
        <w:t>net geometry</w:t>
      </w:r>
      <w:r>
        <w:t>, warp</w:t>
      </w:r>
      <w:r w:rsidR="00F1127E">
        <w:t xml:space="preserve"> </w:t>
      </w:r>
      <w:r w:rsidR="00350D7F">
        <w:t>length</w:t>
      </w:r>
      <w:r>
        <w:t xml:space="preserve">, washing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p>
    <w:p w14:paraId="7EF52346" w14:textId="612A7E8E" w:rsidR="00A1157A" w:rsidRDefault="00A1157A" w:rsidP="00C61C7F">
      <w:pPr>
        <w:jc w:val="both"/>
      </w:pPr>
      <w:ins w:id="114" w:author="Cosgrove, Ronan" w:date="2015-11-19T13:43:00Z">
        <w:r>
          <w:t>So something to be overcome in terms of sampling logistics. Does it deserve greatre study to improve</w:t>
        </w:r>
      </w:ins>
      <w:ins w:id="115" w:author="Cosgrove, Ronan" w:date="2015-11-19T13:44:00Z">
        <w:r>
          <w:t xml:space="preserve"> operational efficiency – Daragh – towed transducer to study trawl rig configuration/orientation – insert ref</w:t>
        </w:r>
      </w:ins>
    </w:p>
    <w:p w14:paraId="29896485" w14:textId="0123E2CD" w:rsidR="0093514A" w:rsidRDefault="0093514A" w:rsidP="0093514A">
      <w:pPr>
        <w:jc w:val="both"/>
      </w:pPr>
      <w:r>
        <w:t>The model allows for additional covariates to be included. Variables we did not incorporate in the model include:</w:t>
      </w:r>
      <w:del w:id="116" w:author="Coilin" w:date="2015-11-19T18:29:00Z">
        <w:r w:rsidDel="00F1551F">
          <w:delText xml:space="preserve"> </w:delText>
        </w:r>
      </w:del>
      <w:r>
        <w:t xml:space="preserve"> haul duration, </w:t>
      </w:r>
      <w:ins w:id="117" w:author="Coilin" w:date="2015-11-19T18:29:00Z">
        <w:r w:rsidR="00F1551F">
          <w:t xml:space="preserve">catch volume, </w:t>
        </w:r>
      </w:ins>
      <w:r>
        <w:t>cod-end circumference, wing-end spread, depth, time of day, tidal effects and weather, among others. The effects of these variables will be captured to some extent by the random effects estimated in the model (</w:t>
      </w:r>
      <w:r>
        <w:rPr>
          <w:highlight w:val="yellow"/>
        </w:rPr>
        <w:t>Figure 4</w:t>
      </w:r>
      <w:r>
        <w:t>). They could also be included as fixed effects but the number of covariates that can be included is limited by the number of tows and meshes in the trial (i.e., available degrees of freedom).</w:t>
      </w:r>
      <w:del w:id="118" w:author="Coilin" w:date="2015-11-19T18:29:00Z">
        <w:r w:rsidDel="00F1551F">
          <w:delText xml:space="preserve"> </w:delText>
        </w:r>
      </w:del>
    </w:p>
    <w:p w14:paraId="08FFC426" w14:textId="77777777" w:rsidR="00C61C7F" w:rsidRDefault="00C61C7F" w:rsidP="00875C0B">
      <w:pPr>
        <w:jc w:val="both"/>
      </w:pPr>
    </w:p>
    <w:p w14:paraId="7143A6FD" w14:textId="1238EADA" w:rsidR="00822C98" w:rsidRDefault="00822C98" w:rsidP="00822C98">
      <w:pPr>
        <w:jc w:val="both"/>
        <w:rPr>
          <w:rStyle w:val="Heading3Char"/>
        </w:rPr>
      </w:pPr>
      <w:r>
        <w:rPr>
          <w:rStyle w:val="Heading3Char"/>
        </w:rPr>
        <w:t>Fishery</w:t>
      </w:r>
      <w:r w:rsidRPr="00E34A8F">
        <w:rPr>
          <w:rStyle w:val="Heading3Char"/>
        </w:rPr>
        <w:t xml:space="preserve"> </w:t>
      </w:r>
      <w:r>
        <w:rPr>
          <w:rStyle w:val="Heading3Char"/>
        </w:rPr>
        <w:t>implications</w:t>
      </w:r>
    </w:p>
    <w:p w14:paraId="10029FB4" w14:textId="2F69BB96" w:rsidR="00A773E0" w:rsidRDefault="00A773E0" w:rsidP="00875C0B">
      <w:pPr>
        <w:jc w:val="both"/>
      </w:pPr>
      <w:r>
        <w:t xml:space="preserve">The finding that </w:t>
      </w:r>
      <w:r w:rsidR="007725E9">
        <w:t xml:space="preserve">larger cod-end mesh sizes retain lower proportions of small </w:t>
      </w:r>
      <w:r w:rsidR="007725E9">
        <w:rPr>
          <w:i/>
        </w:rPr>
        <w:t xml:space="preserve">Nephrops </w:t>
      </w:r>
      <w:r w:rsidR="007725E9">
        <w:t xml:space="preserve">(Figures 3 and 4) </w:t>
      </w:r>
      <w:r>
        <w:t>bodes well for the development of a management measure in relation to increased minimum cod-end size.</w:t>
      </w:r>
      <w:r w:rsidR="007725E9">
        <w:t xml:space="preserve"> LO expansion. </w:t>
      </w:r>
      <w:r w:rsidR="00A42BA1">
        <w:t>Lift profitability etc. text from Cosgrove et al. (2015).</w:t>
      </w:r>
    </w:p>
    <w:p w14:paraId="73CB7144" w14:textId="44DA48EE" w:rsidR="00822C98" w:rsidRDefault="00822C98" w:rsidP="00822C98">
      <w:pPr>
        <w:jc w:val="both"/>
      </w:pPr>
      <w:r>
        <w:rPr>
          <w:color w:val="2E2E2E"/>
        </w:rPr>
        <w:t>The finding that total cod-end catch weight influences the proportion retained</w:t>
      </w:r>
      <w:del w:id="119" w:author="Coilin" w:date="2015-11-19T18:15:00Z">
        <w:r w:rsidRPr="00C41204" w:rsidDel="00822C98">
          <w:rPr>
            <w:color w:val="2E2E2E"/>
          </w:rPr>
          <w:delText>This</w:delText>
        </w:r>
      </w:del>
      <w:r w:rsidRPr="00C41204">
        <w:rPr>
          <w:color w:val="2E2E2E"/>
        </w:rPr>
        <w:t xml:space="preserve"> has important implications for the development of improved selectivity measures in </w:t>
      </w:r>
      <w:r>
        <w:rPr>
          <w:color w:val="2E2E2E"/>
        </w:rPr>
        <w:t>multi-rig trawls</w:t>
      </w:r>
      <w:r w:rsidRPr="00C41204">
        <w:rPr>
          <w:color w:val="2E2E2E"/>
        </w:rPr>
        <w:t>.  Though</w:t>
      </w:r>
      <w:r>
        <w:rPr>
          <w:color w:val="2E2E2E"/>
        </w:rPr>
        <w:t>t</w:t>
      </w:r>
      <w:r w:rsidRPr="00C41204">
        <w:rPr>
          <w:color w:val="2E2E2E"/>
        </w:rPr>
        <w:t xml:space="preserve"> to be associated with lower headline height and altered sweep arrangements, </w:t>
      </w:r>
      <w:r w:rsidRPr="00C41204">
        <w:t xml:space="preserve">reductions 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Pr="00C41204">
        <w:t xml:space="preserve">. </w:t>
      </w:r>
      <w:r>
        <w:t>Hence, lower total catch weights associated with quad-rig trawls are likely to reduce cod-end selectivity in comparison to twin-rig trawls. Hence specific management measures which address the different selectivity profiles of different numbers of rigs within the Neprhrops fishery are required.</w:t>
      </w:r>
      <w:r w:rsidRPr="00A1157A">
        <w:rPr>
          <w:highlight w:val="yellow"/>
        </w:rPr>
        <w:t xml:space="preserve"> </w:t>
      </w:r>
      <w:r w:rsidRPr="001B05D1">
        <w:rPr>
          <w:highlight w:val="yellow"/>
        </w:rPr>
        <w:t xml:space="preserve">Can refer to swedish grid experiment here showing reduced fish catches affected cod-end selectivity and additional measures such as square mesh cod-ends or increased diamond cod-end mesh size to ensure </w:t>
      </w:r>
      <w:r>
        <w:rPr>
          <w:highlight w:val="yellow"/>
        </w:rPr>
        <w:t>bycatch reduction  is optimised</w:t>
      </w:r>
      <w:r>
        <w:t xml:space="preserve"> (Catchpole)</w:t>
      </w:r>
    </w:p>
    <w:p w14:paraId="75A68329" w14:textId="5EC53A75" w:rsidR="00A773E0" w:rsidRDefault="00822C98" w:rsidP="00822C98">
      <w:pPr>
        <w:jc w:val="both"/>
        <w:rPr>
          <w:ins w:id="120" w:author="Coilin" w:date="2015-11-13T15:18:00Z"/>
        </w:rPr>
      </w:pPr>
      <w:r>
        <w:t>This leads into RONAN] For development: Segmentation issue with 80% from quad-rig lumped into TR2.</w:t>
      </w:r>
    </w:p>
    <w:p w14:paraId="3BBFB181" w14:textId="77777777" w:rsidR="00EC5F88" w:rsidRDefault="00EC5F88" w:rsidP="00F10AA7">
      <w:pPr>
        <w:jc w:val="both"/>
        <w:rPr>
          <w:ins w:id="121" w:author="Coilin" w:date="2015-11-13T15:45:00Z"/>
        </w:rPr>
      </w:pPr>
    </w:p>
    <w:p w14:paraId="7810F0CA" w14:textId="5431C635" w:rsidR="005216D7" w:rsidRDefault="005E155C" w:rsidP="00E9331C">
      <w:pPr>
        <w:jc w:val="both"/>
        <w:rPr>
          <w:ins w:id="122" w:author="Coilin" w:date="2015-11-19T18:26:00Z"/>
          <w:rFonts w:ascii="Times New Roman" w:hAnsi="Times New Roman" w:cs="Times New Roman"/>
          <w:sz w:val="21"/>
          <w:szCs w:val="21"/>
        </w:rPr>
      </w:pPr>
      <w:r>
        <w:lastRenderedPageBreak/>
        <w:t xml:space="preserve">In </w:t>
      </w:r>
      <w:r w:rsidR="00384C2F">
        <w:t xml:space="preserve">Danish </w:t>
      </w:r>
      <w:r>
        <w:t xml:space="preserve">waters </w:t>
      </w:r>
      <w:r w:rsidR="00565FF9">
        <w:t xml:space="preserve">multi-rigs consisting of </w:t>
      </w:r>
      <w:r>
        <w:t xml:space="preserve">up to 12 nets have been </w:t>
      </w:r>
      <w:r w:rsidR="00565FF9">
        <w:t>tested</w:t>
      </w:r>
      <w:r w:rsidR="004E7006">
        <w:t>. A</w:t>
      </w:r>
      <w:r w:rsidR="00565FF9">
        <w:t xml:space="preserve">t present the financial outlay </w:t>
      </w:r>
      <w:r w:rsidR="003C5C46">
        <w:t xml:space="preserve">for </w:t>
      </w:r>
      <w:r w:rsidR="001D1C3C">
        <w:t xml:space="preserve">the </w:t>
      </w:r>
      <w:r w:rsidR="003C5C46">
        <w:t xml:space="preserve">gear and </w:t>
      </w:r>
      <w:r w:rsidR="00C77001">
        <w:t>vessel</w:t>
      </w:r>
      <w:r w:rsidR="003C5C46">
        <w:t xml:space="preserve"> modification</w:t>
      </w:r>
      <w:r w:rsidR="001D1C3C">
        <w:t>s required to tow more than 4 nets</w:t>
      </w:r>
      <w:r w:rsidR="003C5C46">
        <w:t xml:space="preserve"> </w:t>
      </w:r>
      <w:r w:rsidR="00C77001">
        <w:t>appear to be impediments to their adoption</w:t>
      </w:r>
      <w:r w:rsidR="001D1C3C">
        <w:t xml:space="preserve"> (</w:t>
      </w:r>
      <w:commentRangeStart w:id="123"/>
      <w:r w:rsidR="001D1C3C">
        <w:t>Seafish</w:t>
      </w:r>
      <w:r w:rsidR="004E7006">
        <w:t>, Basic Fishing Methods</w:t>
      </w:r>
      <w:commentRangeEnd w:id="123"/>
      <w:r w:rsidR="00EA453A">
        <w:rPr>
          <w:rStyle w:val="CommentReference"/>
        </w:rPr>
        <w:commentReference w:id="123"/>
      </w:r>
      <w:r w:rsidR="004E7006">
        <w:t>)</w:t>
      </w:r>
      <w:r w:rsidR="00565FF9">
        <w:t xml:space="preserve">. In addition, concerns over the increased catching performance </w:t>
      </w:r>
      <w:r w:rsidR="004E7006">
        <w:t xml:space="preserve">and size selectivity </w:t>
      </w:r>
      <w:r w:rsidR="00565FF9">
        <w:t xml:space="preserve">of multi-rigs have led </w:t>
      </w:r>
      <w:r w:rsidR="003C5C46">
        <w:t xml:space="preserve">to </w:t>
      </w:r>
      <w:r w:rsidR="004E7006">
        <w:t xml:space="preserve">a </w:t>
      </w:r>
      <w:r w:rsidR="003C5C46">
        <w:t>limit</w:t>
      </w:r>
      <w:r w:rsidR="00565FF9">
        <w:t xml:space="preserve"> </w:t>
      </w:r>
      <w:r w:rsidR="004E7006">
        <w:t xml:space="preserve">on </w:t>
      </w:r>
      <w:r w:rsidR="00565FF9">
        <w:t xml:space="preserve">the number of nets that can be </w:t>
      </w:r>
      <w:r w:rsidR="003C5C46">
        <w:t xml:space="preserve">used in a multi-rig, e.g. </w:t>
      </w:r>
      <w:commentRangeStart w:id="124"/>
      <w:r w:rsidR="003C5C46">
        <w:t>Ireland (4</w:t>
      </w:r>
      <w:r w:rsidR="004E7006">
        <w:t xml:space="preserve"> nets</w:t>
      </w:r>
      <w:r w:rsidR="003C5C46">
        <w:t>) and Scotland (2</w:t>
      </w:r>
      <w:r w:rsidR="004E7006">
        <w:t xml:space="preserve"> nets</w:t>
      </w:r>
      <w:r w:rsidR="003C5C46">
        <w:t>)</w:t>
      </w:r>
      <w:r w:rsidR="00565FF9">
        <w:t>.</w:t>
      </w:r>
      <w:commentRangeEnd w:id="124"/>
      <w:r w:rsidR="004E7006">
        <w:rPr>
          <w:rStyle w:val="CommentReference"/>
        </w:rPr>
        <w:commentReference w:id="124"/>
      </w:r>
      <w:ins w:id="125" w:author="Coilin" w:date="2015-11-13T16:14:00Z">
        <w:r w:rsidR="00701A94">
          <w:t xml:space="preserve"> </w:t>
        </w:r>
      </w:ins>
      <w:ins w:id="126" w:author="Coilin" w:date="2015-11-13T16:15:00Z">
        <w:r w:rsidR="00701A94">
          <w:rPr>
            <w:rFonts w:ascii="Times New Roman" w:hAnsi="Times New Roman" w:cs="Times New Roman"/>
            <w:sz w:val="21"/>
            <w:szCs w:val="21"/>
          </w:rPr>
          <w:t>Other applications: pots, gillnets(?); 12 rigs for shrimp in Denmark, beamers, scallop dredges.</w:t>
        </w:r>
      </w:ins>
    </w:p>
    <w:p w14:paraId="5B4C4F5E" w14:textId="198DA96F" w:rsidR="0093514A" w:rsidRDefault="0093514A" w:rsidP="00E9331C">
      <w:pPr>
        <w:jc w:val="both"/>
      </w:pPr>
      <w:ins w:id="127" w:author="Coilin" w:date="2015-11-19T18:26:00Z">
        <w:r>
          <w:rPr>
            <w:rFonts w:ascii="Times New Roman" w:hAnsi="Times New Roman" w:cs="Times New Roman"/>
            <w:sz w:val="21"/>
            <w:szCs w:val="21"/>
          </w:rPr>
          <w:t>Application to selectivity studies.</w:t>
        </w:r>
      </w:ins>
    </w:p>
    <w:p w14:paraId="3CF2755C" w14:textId="4582A5D1" w:rsidR="00BE064A" w:rsidRDefault="00BE064A" w:rsidP="00BE064A">
      <w:pPr>
        <w:jc w:val="both"/>
      </w:pPr>
      <w:del w:id="128" w:author="Coilin" w:date="2015-11-19T18:28:00Z">
        <w:r w:rsidDel="00F1551F">
          <w:delText>Can we make inferences in relation to increased mesh size in relation to Nephrops catches – Is it a good thing</w:delText>
        </w:r>
        <w:r w:rsidR="00B733B7" w:rsidDel="00F1551F">
          <w:delText>?</w:delText>
        </w:r>
        <w:r w:rsidR="003C5C46" w:rsidDel="00F1551F">
          <w:delText xml:space="preserve"> </w:delText>
        </w:r>
      </w:del>
    </w:p>
    <w:p w14:paraId="3C8D2D8D" w14:textId="77777777" w:rsidR="003C5C46" w:rsidRDefault="00DA5BD4" w:rsidP="00BE064A">
      <w:pPr>
        <w:jc w:val="both"/>
      </w:pPr>
      <w:commentRangeStart w:id="129"/>
      <w:r>
        <w:t xml:space="preserve">In Rikke </w:t>
      </w:r>
      <w:r w:rsidR="003C5C46">
        <w:t xml:space="preserve">Frandsen’s PhD </w:t>
      </w:r>
      <w:r>
        <w:t xml:space="preserve">she </w:t>
      </w:r>
      <w:r w:rsidR="00C77001">
        <w:t>puts emphasis on</w:t>
      </w:r>
      <w:r>
        <w:t xml:space="preserve"> increasing mesh opening angles throughout the </w:t>
      </w:r>
      <w:r w:rsidR="004E7006">
        <w:t xml:space="preserve">length of </w:t>
      </w:r>
      <w:r w:rsidR="00EA453A">
        <w:t>a</w:t>
      </w:r>
      <w:r w:rsidR="004E7006">
        <w:t xml:space="preserve"> </w:t>
      </w:r>
      <w:r>
        <w:t xml:space="preserve">codend to steepen the </w:t>
      </w:r>
      <w:r w:rsidR="00EA453A">
        <w:t xml:space="preserve">Nephrops size </w:t>
      </w:r>
      <w:r>
        <w:t>selection curve for a given codend</w:t>
      </w:r>
      <w:r w:rsidR="00C77001">
        <w:t xml:space="preserve"> mesh size</w:t>
      </w:r>
      <w:r>
        <w:t xml:space="preserve">. She makes the point that diamond </w:t>
      </w:r>
      <w:r w:rsidR="00C77001">
        <w:t xml:space="preserve">codend </w:t>
      </w:r>
      <w:r>
        <w:t xml:space="preserve">meshes have a wide range of configurations (mesh opening angles) depending on distance from the catch build up and this contributes to the </w:t>
      </w:r>
      <w:r w:rsidR="00C77001">
        <w:t xml:space="preserve">high variation in the chance of successful contact (escape) of individual Nephrops with a suitably configured mesh. The practical difficulty in legislating for and enforcing measures to govern codend mesh opening angle would suggest that mesh size is the simplest method of reducing undersized Nephrops while acknowledging </w:t>
      </w:r>
      <w:r w:rsidR="00EA453A">
        <w:t xml:space="preserve">the </w:t>
      </w:r>
      <w:r w:rsidR="00C77001">
        <w:t xml:space="preserve">potential for losses of marketable Nephrops. </w:t>
      </w:r>
      <w:commentRangeEnd w:id="129"/>
      <w:r w:rsidR="00284F60">
        <w:rPr>
          <w:rStyle w:val="CommentReference"/>
        </w:rPr>
        <w:commentReference w:id="129"/>
      </w:r>
    </w:p>
    <w:p w14:paraId="0F195FFB" w14:textId="20EACC4E" w:rsidR="00A82628" w:rsidDel="008D1D58" w:rsidRDefault="00844D2A" w:rsidP="00A82628">
      <w:pPr>
        <w:jc w:val="both"/>
        <w:rPr>
          <w:del w:id="130" w:author="Coilin" w:date="2015-11-19T18:35:00Z"/>
        </w:rPr>
      </w:pPr>
      <w:del w:id="131" w:author="Coilin" w:date="2015-11-19T18:35:00Z">
        <w:r w:rsidDel="008D1D58">
          <w:delText>C</w:delText>
        </w:r>
        <w:r w:rsidR="000E0EBE" w:rsidDel="008D1D58">
          <w:delText xml:space="preserve">an </w:delText>
        </w:r>
        <w:r w:rsidR="00B733B7" w:rsidDel="008D1D58">
          <w:delText xml:space="preserve">we </w:delText>
        </w:r>
        <w:r w:rsidR="000E0EBE" w:rsidDel="008D1D58">
          <w:delText>talk about how model could be improved by utilising data on catch volume rather than catch weight</w:delText>
        </w:r>
        <w:r w:rsidR="00A82628" w:rsidDel="008D1D58">
          <w:delText>.</w:delText>
        </w:r>
        <w:r w:rsidR="00A82628" w:rsidRPr="00A82628" w:rsidDel="008D1D58">
          <w:delText xml:space="preserve"> </w:delText>
        </w:r>
        <w:r w:rsidR="00284F60" w:rsidDel="008D1D58">
          <w:delText>E</w:delText>
        </w:r>
        <w:r w:rsidR="00137416" w:rsidDel="008D1D58">
          <w:delText>xamples</w:delText>
        </w:r>
      </w:del>
    </w:p>
    <w:p w14:paraId="5B83C6EC" w14:textId="77777777" w:rsidR="000E0EBE" w:rsidRDefault="00284F60" w:rsidP="0007625E">
      <w:pPr>
        <w:jc w:val="both"/>
      </w:pPr>
      <w:commentRangeStart w:id="132"/>
      <w:r>
        <w:t xml:space="preserve">We don’t collect data on catch volume only catch weight. I don’t think we can extrapolate volume from weight even though we know the catch composition. It may be possible to monitor codend circumference using </w:t>
      </w:r>
      <w:r w:rsidR="00021415">
        <w:t>Scanmar but it is unlikely to be very detailed</w:t>
      </w:r>
      <w:commentRangeEnd w:id="132"/>
      <w:r>
        <w:rPr>
          <w:rStyle w:val="CommentReference"/>
        </w:rPr>
        <w:commentReference w:id="132"/>
      </w:r>
      <w:r w:rsidR="00021415">
        <w:t xml:space="preserve"> </w:t>
      </w:r>
    </w:p>
    <w:p w14:paraId="6973220D" w14:textId="77777777" w:rsidR="00344C54" w:rsidRDefault="00344C54" w:rsidP="0007625E">
      <w:pPr>
        <w:jc w:val="both"/>
        <w:rPr>
          <w:ins w:id="133" w:author="Coilin" w:date="2015-11-13T16:28:00Z"/>
        </w:rPr>
      </w:pPr>
    </w:p>
    <w:p w14:paraId="0A3EBBDF" w14:textId="0587868C" w:rsidR="00563871" w:rsidRDefault="00394542" w:rsidP="0007625E">
      <w:pPr>
        <w:jc w:val="both"/>
      </w:pPr>
      <w:ins w:id="134" w:author="Coilin" w:date="2015-11-13T16:39:00Z">
        <w:r>
          <w:t>Additional</w:t>
        </w:r>
      </w:ins>
      <w:ins w:id="135" w:author="Coilin" w:date="2015-11-13T16:28:00Z">
        <w:r w:rsidR="00563871">
          <w:t xml:space="preserve"> paragraphs</w:t>
        </w:r>
      </w:ins>
    </w:p>
    <w:p w14:paraId="00EE3028" w14:textId="29FC12E7" w:rsidR="00344C54" w:rsidDel="00A1157A" w:rsidRDefault="00A1157A" w:rsidP="0007625E">
      <w:pPr>
        <w:jc w:val="both"/>
        <w:rPr>
          <w:ins w:id="136" w:author="Coilin" w:date="2015-11-13T10:50:00Z"/>
          <w:del w:id="137" w:author="Cosgrove, Ronan" w:date="2015-11-19T13:40:00Z"/>
        </w:rPr>
      </w:pPr>
      <w:ins w:id="138" w:author="Cosgrove, Ronan" w:date="2015-11-19T13:40:00Z">
        <w:r w:rsidDel="00A1157A">
          <w:t xml:space="preserve"> </w:t>
        </w:r>
      </w:ins>
      <w:ins w:id="139" w:author="Coilin" w:date="2015-11-13T16:39:00Z">
        <w:del w:id="140" w:author="Cosgrove, Ronan" w:date="2015-11-19T13:40:00Z">
          <w:r w:rsidR="00F144AB" w:rsidDel="00A1157A">
            <w:delText xml:space="preserve">[RONAN] </w:delText>
          </w:r>
        </w:del>
      </w:ins>
      <w:del w:id="141" w:author="Cosgrove, Ronan" w:date="2015-11-19T13:40:00Z">
        <w:r w:rsidR="00521548" w:rsidDel="00A1157A">
          <w:delText xml:space="preserve">For development: </w:delText>
        </w:r>
        <w:r w:rsidR="00344C54" w:rsidDel="00A1157A">
          <w:delText>Segmentation issue with 80% from quad-rig lumped into TR2.</w:delText>
        </w:r>
      </w:del>
    </w:p>
    <w:p w14:paraId="58B28498" w14:textId="614DDA90" w:rsidR="00844AE8" w:rsidRDefault="00F144AB" w:rsidP="0007625E">
      <w:pPr>
        <w:jc w:val="both"/>
        <w:rPr>
          <w:ins w:id="142" w:author="Coilin" w:date="2015-11-13T10:51:00Z"/>
        </w:rPr>
      </w:pPr>
      <w:ins w:id="143" w:author="Coilin" w:date="2015-11-13T16:40:00Z">
        <w:r>
          <w:t>[DARAGH]</w:t>
        </w:r>
      </w:ins>
      <w:ins w:id="144" w:author="Coilin" w:date="2015-11-13T16:41:00Z">
        <w:r>
          <w:t xml:space="preserve"> </w:t>
        </w:r>
      </w:ins>
      <w:ins w:id="145" w:author="Coilin" w:date="2015-11-13T10:50:00Z">
        <w:r w:rsidR="00844AE8">
          <w:t xml:space="preserve">Deja-vu from single to twin. Reason for the very fast uptake </w:t>
        </w:r>
      </w:ins>
      <w:ins w:id="146" w:author="Coilin" w:date="2015-11-13T10:51:00Z">
        <w:r w:rsidR="00844AE8">
          <w:t>–</w:t>
        </w:r>
      </w:ins>
      <w:ins w:id="147" w:author="Coilin" w:date="2015-11-13T10:50:00Z">
        <w:r w:rsidR="00844AE8">
          <w:t xml:space="preserve"> don</w:t>
        </w:r>
      </w:ins>
      <w:ins w:id="148" w:author="Coilin" w:date="2015-11-13T10:51:00Z">
        <w:r w:rsidR="00844AE8">
          <w:t xml:space="preserve">’t have to change much. </w:t>
        </w:r>
      </w:ins>
      <w:ins w:id="149" w:author="Coilin" w:date="2015-11-13T10:58:00Z">
        <w:r w:rsidR="00844AE8">
          <w:t xml:space="preserve">Cost of change. </w:t>
        </w:r>
      </w:ins>
    </w:p>
    <w:p w14:paraId="573E194B" w14:textId="56B50213" w:rsidR="00AB1DCB" w:rsidRDefault="00F144AB" w:rsidP="00AB1DCB">
      <w:pPr>
        <w:autoSpaceDE w:val="0"/>
        <w:autoSpaceDN w:val="0"/>
        <w:adjustRightInd w:val="0"/>
        <w:spacing w:after="0" w:line="240" w:lineRule="auto"/>
        <w:rPr>
          <w:ins w:id="150" w:author="Coilin" w:date="2015-11-13T11:02:00Z"/>
          <w:rFonts w:ascii="Times New Roman" w:hAnsi="Times New Roman" w:cs="Times New Roman"/>
          <w:sz w:val="21"/>
          <w:szCs w:val="21"/>
        </w:rPr>
      </w:pPr>
      <w:ins w:id="151" w:author="Coilin" w:date="2015-11-13T16:41:00Z">
        <w:r>
          <w:t xml:space="preserve">[DARAGH] </w:t>
        </w:r>
      </w:ins>
      <w:ins w:id="152" w:author="Coilin" w:date="2015-11-13T10:53:00Z">
        <w:r w:rsidR="00844AE8">
          <w:t>Paragraph on fishing power</w:t>
        </w:r>
      </w:ins>
      <w:ins w:id="153" w:author="Coilin" w:date="2015-11-13T10:57:00Z">
        <w:r w:rsidR="00844AE8">
          <w:t>. In addition to the swept area …</w:t>
        </w:r>
      </w:ins>
      <w:ins w:id="154" w:author="Coilin" w:date="2015-11-13T11:02:00Z">
        <w:r w:rsidR="00AB1DCB">
          <w:t xml:space="preserve"> </w:t>
        </w:r>
        <w:r w:rsidR="00AB1DCB">
          <w:rPr>
            <w:rFonts w:ascii="Times New Roman" w:hAnsi="Times New Roman" w:cs="Times New Roman"/>
            <w:sz w:val="21"/>
            <w:szCs w:val="21"/>
          </w:rPr>
          <w:t>Suggest substituting catch rate or catching performance/ efficiency for fishing power.</w:t>
        </w:r>
      </w:ins>
    </w:p>
    <w:p w14:paraId="045D330F" w14:textId="77777777" w:rsidR="00AB1DCB" w:rsidRDefault="00AB1DCB" w:rsidP="00AB1DCB">
      <w:pPr>
        <w:autoSpaceDE w:val="0"/>
        <w:autoSpaceDN w:val="0"/>
        <w:adjustRightInd w:val="0"/>
        <w:spacing w:after="0" w:line="240" w:lineRule="auto"/>
        <w:rPr>
          <w:ins w:id="155" w:author="Coilin" w:date="2015-11-13T11:02:00Z"/>
          <w:rFonts w:ascii="Times New Roman" w:hAnsi="Times New Roman" w:cs="Times New Roman"/>
          <w:sz w:val="21"/>
          <w:szCs w:val="21"/>
        </w:rPr>
      </w:pPr>
    </w:p>
    <w:p w14:paraId="067C6DA4" w14:textId="77777777" w:rsidR="00AB1DCB" w:rsidRDefault="00AB1DCB" w:rsidP="00AB1DCB">
      <w:pPr>
        <w:autoSpaceDE w:val="0"/>
        <w:autoSpaceDN w:val="0"/>
        <w:adjustRightInd w:val="0"/>
        <w:spacing w:after="0" w:line="240" w:lineRule="auto"/>
        <w:rPr>
          <w:ins w:id="156" w:author="Coilin" w:date="2015-11-13T11:02:00Z"/>
          <w:rFonts w:ascii="Times New Roman" w:hAnsi="Times New Roman" w:cs="Times New Roman"/>
          <w:sz w:val="21"/>
          <w:szCs w:val="21"/>
        </w:rPr>
      </w:pPr>
      <w:ins w:id="157" w:author="Coilin" w:date="2015-11-13T11:02:00Z">
        <w:r>
          <w:rPr>
            <w:rFonts w:ascii="Times New Roman" w:hAnsi="Times New Roman" w:cs="Times New Roman"/>
            <w:sz w:val="21"/>
            <w:szCs w:val="21"/>
          </w:rPr>
          <w:t>Defn. of Fishing Power:</w:t>
        </w:r>
      </w:ins>
    </w:p>
    <w:p w14:paraId="6E86DFFA" w14:textId="77777777" w:rsidR="00AB1DCB" w:rsidRDefault="00AB1DCB" w:rsidP="00AB1DCB">
      <w:pPr>
        <w:autoSpaceDE w:val="0"/>
        <w:autoSpaceDN w:val="0"/>
        <w:adjustRightInd w:val="0"/>
        <w:spacing w:after="0" w:line="240" w:lineRule="auto"/>
        <w:rPr>
          <w:ins w:id="158" w:author="Coilin" w:date="2015-11-13T11:02:00Z"/>
          <w:rFonts w:ascii="Times New Roman" w:hAnsi="Times New Roman" w:cs="Times New Roman"/>
          <w:sz w:val="21"/>
          <w:szCs w:val="21"/>
        </w:rPr>
      </w:pPr>
      <w:ins w:id="159" w:author="Coilin" w:date="2015-11-13T11:02:00Z">
        <w:r>
          <w:rPr>
            <w:rFonts w:ascii="Times New Roman" w:hAnsi="Times New Roman" w:cs="Times New Roman"/>
            <w:sz w:val="21"/>
            <w:szCs w:val="21"/>
          </w:rPr>
          <w:t xml:space="preserve"> The ability of a gear to catch fish of</w:t>
        </w:r>
      </w:ins>
    </w:p>
    <w:p w14:paraId="474B6AE3" w14:textId="77777777" w:rsidR="00AB1DCB" w:rsidRDefault="00AB1DCB" w:rsidP="00AB1DCB">
      <w:pPr>
        <w:autoSpaceDE w:val="0"/>
        <w:autoSpaceDN w:val="0"/>
        <w:adjustRightInd w:val="0"/>
        <w:spacing w:after="0" w:line="240" w:lineRule="auto"/>
        <w:rPr>
          <w:ins w:id="160" w:author="Coilin" w:date="2015-11-13T11:02:00Z"/>
          <w:rFonts w:ascii="Times New Roman" w:hAnsi="Times New Roman" w:cs="Times New Roman"/>
          <w:sz w:val="21"/>
          <w:szCs w:val="21"/>
        </w:rPr>
      </w:pPr>
      <w:ins w:id="161" w:author="Coilin" w:date="2015-11-13T11:02:00Z">
        <w:r>
          <w:rPr>
            <w:rFonts w:ascii="Times New Roman" w:hAnsi="Times New Roman" w:cs="Times New Roman"/>
            <w:sz w:val="21"/>
            <w:szCs w:val="21"/>
          </w:rPr>
          <w:t>given species and length class.</w:t>
        </w:r>
      </w:ins>
    </w:p>
    <w:p w14:paraId="1126E0E0" w14:textId="3350640D" w:rsidR="00844AE8" w:rsidRDefault="00AB1DCB" w:rsidP="00AB1DCB">
      <w:pPr>
        <w:jc w:val="both"/>
        <w:rPr>
          <w:ins w:id="162" w:author="Coilin" w:date="2015-11-13T16:41:00Z"/>
          <w:rFonts w:ascii="Times New Roman" w:hAnsi="Times New Roman" w:cs="Times New Roman"/>
          <w:sz w:val="21"/>
          <w:szCs w:val="21"/>
        </w:rPr>
      </w:pPr>
      <w:ins w:id="163" w:author="Coilin" w:date="2015-11-13T11:02:00Z">
        <w:r>
          <w:rPr>
            <w:rFonts w:ascii="Times New Roman" w:hAnsi="Times New Roman" w:cs="Times New Roman"/>
            <w:sz w:val="21"/>
            <w:szCs w:val="21"/>
          </w:rPr>
          <w:t>Usually a relative measure comparing different gears (to a standard).</w:t>
        </w:r>
      </w:ins>
    </w:p>
    <w:p w14:paraId="1435745A" w14:textId="61BD4E7A" w:rsidR="00F144AB" w:rsidRDefault="00F144AB" w:rsidP="00AB1DCB">
      <w:pPr>
        <w:jc w:val="both"/>
        <w:rPr>
          <w:ins w:id="164" w:author="Coilin" w:date="2015-11-13T11:13:00Z"/>
          <w:rFonts w:ascii="Times New Roman" w:hAnsi="Times New Roman" w:cs="Times New Roman"/>
          <w:sz w:val="21"/>
          <w:szCs w:val="21"/>
        </w:rPr>
      </w:pPr>
      <w:ins w:id="165" w:author="Coilin" w:date="2015-11-13T16:41:00Z">
        <w:r>
          <w:t>Include Hillis paper on whole net</w:t>
        </w:r>
      </w:ins>
    </w:p>
    <w:p w14:paraId="26D43005" w14:textId="3D29397D" w:rsidR="00844AE8" w:rsidRDefault="00844AE8" w:rsidP="0007625E">
      <w:pPr>
        <w:jc w:val="both"/>
        <w:rPr>
          <w:ins w:id="166" w:author="Coilin" w:date="2015-11-19T18:22:00Z"/>
        </w:rPr>
      </w:pPr>
    </w:p>
    <w:p w14:paraId="2DAA70AB" w14:textId="77777777" w:rsidR="0093514A" w:rsidRDefault="0093514A" w:rsidP="0093514A">
      <w:pPr>
        <w:jc w:val="both"/>
        <w:rPr>
          <w:ins w:id="167" w:author="Coilin" w:date="2015-11-19T18:22:00Z"/>
        </w:rPr>
      </w:pPr>
      <w:commentRangeStart w:id="168"/>
      <w:ins w:id="169" w:author="Coilin" w:date="2015-11-19T18:22:00Z">
        <w:r>
          <w:t xml:space="preserve">Incorporation of total catch weight into catch comparison analyses may also contribute to improved sampling power for quad-rig trawls. </w:t>
        </w:r>
        <w:r>
          <w:fldChar w:fldCharType="begin"/>
        </w:r>
        <w:r>
          <w:instrText xml:space="preserve"> ADDIN EN.CITE &lt;EndNote&gt;&lt;Cite AuthorYear="1"&gt;&lt;Author&gt;Wileman&lt;/Author&gt;&lt;Year&gt;1996&lt;/Year&gt;&lt;RecNum&gt;629&lt;/RecNum&gt;&lt;DisplayText&gt;Wileman&lt;style face="italic"&gt; et al.&lt;/style&gt; (1996)&lt;/DisplayText&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fldChar w:fldCharType="separate"/>
        </w:r>
        <w:r>
          <w:rPr>
            <w:noProof/>
          </w:rPr>
          <w:t>Wileman</w:t>
        </w:r>
        <w:r w:rsidRPr="00B671A9">
          <w:rPr>
            <w:i/>
            <w:noProof/>
          </w:rPr>
          <w:t xml:space="preserve"> et al.</w:t>
        </w:r>
        <w:r>
          <w:rPr>
            <w:noProof/>
          </w:rPr>
          <w:t xml:space="preserve"> (1996)</w:t>
        </w:r>
        <w:r>
          <w:fldChar w:fldCharType="end"/>
        </w:r>
        <w:r>
          <w:t xml:space="preserve"> describe how sample variance can be reduced by increasing the number of hauls made, the number of fish caught or the rate of sampling of the catches. Assessment of a greater number of test gears in a quad-rig experiment effectively reduces the amount of time available to sample each test gear, potentially leading to increased levels of sample variance. Power analyses may assist in determining optimal numbers of sampled hauls or fish needed to obtain significant results </w:t>
        </w:r>
        <w:r>
          <w:fldChar w:fldCharType="begin"/>
        </w:r>
        <w:r>
          <w:instrText xml:space="preserve"> ADDIN EN.CITE &lt;EndNote&gt;&lt;Cite&gt;&lt;Author&gt;Herrmann&lt;/Author&gt;&lt;Year&gt;2015&lt;/Year&gt;&lt;RecNum&gt;630&lt;/RecNum&gt;&lt;DisplayText&gt;(Herrmann&lt;style face="italic"&gt; et al.&lt;/style&gt;, 2015; Wileman&lt;style face="italic"&gt; et al.&lt;/style&gt;, 1996)&lt;/DisplayText&gt;&lt;record&gt;&lt;rec-number&gt;630&lt;/rec-number&gt;&lt;foreign-keys&gt;&lt;key app="EN" db-id="xax5v99p909t04eax0qpx5zu9ddad5erz5fw" timestamp="1445424163"&gt;630&lt;/key&gt;&lt;/foreign-keys&gt;&lt;ref-type name="Conference Paper"&gt;47&lt;/ref-type&gt;&lt;contributors&gt;&lt;authors&gt;&lt;author&gt;Herrmann, Bent&lt;/author&gt;&lt;author&gt;Sistiaga, Manu&lt;/author&gt;&lt;author&gt;Santos, Juan&lt;/author&gt;&lt;author&gt;Sala, Antonello&lt;/author&gt;&lt;/authors&gt;&lt;/contributors&gt;&lt;titles&gt;&lt;title&gt;How many fish need to be measured in trawl selectivity studies?&lt;/title&gt;&lt;secondary-title&gt;ICES-FAO Working Group on Fishing Technology and Fish Behavior&lt;/secondary-title&gt;&lt;/titles&gt;&lt;dates&gt;&lt;year&gt;2015&lt;/year&gt;&lt;/dates&gt;&lt;pub-location&gt;IPMA, Lisbon&lt;/pub-location&gt;&lt;urls&gt;&lt;/urls&gt;&lt;/record&gt;&lt;/Cite&gt;&lt;Cite&gt;&lt;Author&gt;Wileman&lt;/Author&gt;&lt;Year&gt;1996&lt;/Year&gt;&lt;RecNum&gt;629&lt;/RecNum&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fldChar w:fldCharType="separate"/>
        </w:r>
        <w:r>
          <w:rPr>
            <w:noProof/>
          </w:rPr>
          <w:t>(Herrmann</w:t>
        </w:r>
        <w:r w:rsidRPr="00495176">
          <w:rPr>
            <w:i/>
            <w:noProof/>
          </w:rPr>
          <w:t xml:space="preserve"> et al.</w:t>
        </w:r>
        <w:r>
          <w:rPr>
            <w:noProof/>
          </w:rPr>
          <w:t>, 2015; Wileman</w:t>
        </w:r>
        <w:r w:rsidRPr="00495176">
          <w:rPr>
            <w:i/>
            <w:noProof/>
          </w:rPr>
          <w:t xml:space="preserve"> et al.</w:t>
        </w:r>
        <w:r>
          <w:rPr>
            <w:noProof/>
          </w:rPr>
          <w:t>, 1996)</w:t>
        </w:r>
        <w:r>
          <w:fldChar w:fldCharType="end"/>
        </w:r>
        <w:r>
          <w:t xml:space="preserve">. Reducing the </w:t>
        </w:r>
        <w:r>
          <w:lastRenderedPageBreak/>
          <w:t xml:space="preserve">duration of hauls may also facilitate increasing the numbers of hauls sampled. However, reduced haul duration is likely to be associated with reduced total catch which we have shown affects Nephrops selectivity. Provided a range of values occur, incorporating total catch quantities into a catch comparison model may facilitate shorter haul durations and improved </w:t>
        </w:r>
        <w:commentRangeEnd w:id="168"/>
        <w:r>
          <w:rPr>
            <w:rStyle w:val="CommentReference"/>
          </w:rPr>
          <w:commentReference w:id="168"/>
        </w:r>
        <w:r>
          <w:t xml:space="preserve">sampling power in future studies. For a given trial without a range of total catch weights observed, predicting catch composition outside the range amounts to extrapolation, which should be avoided. </w:t>
        </w:r>
      </w:ins>
    </w:p>
    <w:p w14:paraId="01FBA30A" w14:textId="77777777" w:rsidR="0093514A" w:rsidRDefault="0093514A" w:rsidP="0007625E">
      <w:pPr>
        <w:jc w:val="both"/>
        <w:rPr>
          <w:ins w:id="170" w:author="Coilin" w:date="2015-11-13T16:28:00Z"/>
        </w:rPr>
      </w:pPr>
    </w:p>
    <w:p w14:paraId="74BD80D0" w14:textId="77777777" w:rsidR="00A06946" w:rsidRDefault="00A06946" w:rsidP="0007625E">
      <w:pPr>
        <w:jc w:val="both"/>
      </w:pPr>
    </w:p>
    <w:p w14:paraId="4CBA236E" w14:textId="77777777" w:rsidR="00AF6EBD" w:rsidRDefault="001738BE" w:rsidP="0007625E">
      <w:pPr>
        <w:jc w:val="both"/>
      </w:pPr>
      <w:r>
        <w:t>Acknowledgements</w:t>
      </w:r>
    </w:p>
    <w:p w14:paraId="1BEE15F2" w14:textId="77777777" w:rsidR="001738BE" w:rsidRDefault="001738BE" w:rsidP="0007625E">
      <w:pPr>
        <w:jc w:val="both"/>
      </w:pPr>
      <w:r>
        <w:t xml:space="preserve">We are grateful to the owner Ivan Wilde and crew of MFV Our Lass </w:t>
      </w:r>
      <w:ins w:id="171" w:author="Browne, Daragh" w:date="2015-11-12T21:21:00Z">
        <w:r w:rsidR="00384C2F">
          <w:t xml:space="preserve">II </w:t>
        </w:r>
      </w:ins>
      <w:r>
        <w:t>for the</w:t>
      </w:r>
      <w:ins w:id="172" w:author="Browne, Daragh" w:date="2015-11-12T17:50:00Z">
        <w:r w:rsidR="00692FAA">
          <w:t>ir</w:t>
        </w:r>
      </w:ins>
      <w:r>
        <w:t xml:space="preserve"> participation during the </w:t>
      </w:r>
      <w:ins w:id="173" w:author="Browne, Daragh" w:date="2015-11-12T17:50:00Z">
        <w:r w:rsidR="00692FAA">
          <w:t xml:space="preserve">codend </w:t>
        </w:r>
      </w:ins>
      <w:r>
        <w:t>mesh size gear trial. Thanks to Richard Curtin, BIM for estimating the total value of Irish Nephrops landings</w:t>
      </w:r>
      <w:r w:rsidR="00ED4B0D">
        <w:t xml:space="preserve"> and to Colm Lordan from the Marine Institute for information on Quad-rig activity in Irish waters. </w:t>
      </w:r>
      <w:r>
        <w:t xml:space="preserve">This work was funded by the Irish </w:t>
      </w:r>
      <w:del w:id="174" w:author="Browne, Daragh" w:date="2015-11-12T17:50:00Z">
        <w:r w:rsidDel="00692FAA">
          <w:delText xml:space="preserve">government </w:delText>
        </w:r>
      </w:del>
      <w:ins w:id="175" w:author="Browne, Daragh" w:date="2015-11-12T21:22:00Z">
        <w:r w:rsidR="00384C2F">
          <w:t xml:space="preserve"> </w:t>
        </w:r>
      </w:ins>
      <w:ins w:id="176" w:author="Browne, Daragh" w:date="2015-11-12T17:50:00Z">
        <w:r w:rsidR="00692FAA">
          <w:t xml:space="preserve">Government </w:t>
        </w:r>
      </w:ins>
      <w:r>
        <w:t>and part financed by the EC under the Irish National Development Plan</w:t>
      </w:r>
      <w:ins w:id="177" w:author="Browne, Daragh" w:date="2015-11-12T17:50:00Z">
        <w:r w:rsidR="00692FAA">
          <w:t xml:space="preserve"> </w:t>
        </w:r>
      </w:ins>
      <w:r>
        <w:t>2007 – 2013 through the BIM Marine Environment Protection Measure.</w:t>
      </w:r>
      <w:r w:rsidR="00ED4B0D">
        <w:t xml:space="preserve"> </w:t>
      </w:r>
    </w:p>
    <w:p w14:paraId="17CCA1D5" w14:textId="77777777" w:rsidR="00E24840" w:rsidDel="00BA57C5" w:rsidRDefault="00E24840" w:rsidP="00246826">
      <w:pPr>
        <w:jc w:val="both"/>
        <w:rPr>
          <w:del w:id="178" w:author="Cosgrove, Ronan" w:date="2015-11-13T08:10:00Z"/>
        </w:rPr>
      </w:pP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4156F4FB" w14:textId="77777777" w:rsidR="00844D2A" w:rsidRPr="00844D2A" w:rsidRDefault="00844D2A" w:rsidP="00844D2A">
      <w:pPr>
        <w:pStyle w:val="EndNoteBibliography"/>
        <w:spacing w:after="0"/>
        <w:ind w:left="720" w:hanging="720"/>
        <w:rPr>
          <w:b/>
        </w:rPr>
      </w:pPr>
      <w:r w:rsidRPr="00844D2A">
        <w:rPr>
          <w:b/>
        </w:rPr>
        <w:lastRenderedPageBreak/>
        <w:t>References</w:t>
      </w:r>
    </w:p>
    <w:p w14:paraId="40012789" w14:textId="77777777" w:rsidR="00844D2A" w:rsidRDefault="00844D2A" w:rsidP="00844D2A">
      <w:pPr>
        <w:pStyle w:val="EndNoteBibliography"/>
        <w:spacing w:after="0"/>
        <w:ind w:left="720" w:hanging="720"/>
      </w:pPr>
    </w:p>
    <w:p w14:paraId="4D6384F1" w14:textId="77777777" w:rsidR="00952C74" w:rsidRPr="00952C74" w:rsidRDefault="00D702F7" w:rsidP="00952C74">
      <w:pPr>
        <w:pStyle w:val="EndNoteBibliography"/>
        <w:spacing w:after="0"/>
        <w:ind w:left="720" w:hanging="720"/>
      </w:pPr>
      <w:r>
        <w:fldChar w:fldCharType="begin"/>
      </w:r>
      <w:r>
        <w:instrText xml:space="preserve"> ADDIN EN.REFLIST </w:instrText>
      </w:r>
      <w:r>
        <w:fldChar w:fldCharType="separate"/>
      </w:r>
      <w:r w:rsidR="00952C74" w:rsidRPr="00952C74">
        <w:t>Benoit, H. P., Hurlbut, T., and Chasse, J. 2010. Assessing the factors influencing discard mortality of demersal fishes using a semi-quantitative indicator of survival potential. Fisheries research, 106: 436-447.</w:t>
      </w:r>
    </w:p>
    <w:p w14:paraId="0CE74055" w14:textId="77777777" w:rsidR="00952C74" w:rsidRPr="00952C74" w:rsidRDefault="00952C74" w:rsidP="00952C74">
      <w:pPr>
        <w:pStyle w:val="EndNoteBibliography"/>
        <w:spacing w:after="0"/>
        <w:ind w:left="720" w:hanging="720"/>
      </w:pPr>
      <w:r w:rsidRPr="00952C74">
        <w:t>BIM. 2014. Catch comparison of Quad and Twin-rig trawls in the Celtic Sea Nephrops fishery, BIM Gear Technology Report. 4 pp.</w:t>
      </w:r>
    </w:p>
    <w:p w14:paraId="7A54C5DD" w14:textId="77777777" w:rsidR="00952C74" w:rsidRPr="00952C74" w:rsidRDefault="00952C74" w:rsidP="00952C74">
      <w:pPr>
        <w:pStyle w:val="EndNoteBibliography"/>
        <w:spacing w:after="0"/>
        <w:ind w:left="720" w:hanging="720"/>
      </w:pPr>
      <w:r w:rsidRPr="00952C74">
        <w:t xml:space="preserve">Briggs, R., Armstrong, M., and Rihan, D. 1999. The consequences of an increase in mesh size in the Irish Sea </w:t>
      </w:r>
      <w:r w:rsidRPr="00952C74">
        <w:rPr>
          <w:i/>
        </w:rPr>
        <w:t>Nephrops</w:t>
      </w:r>
      <w:r w:rsidRPr="00952C74">
        <w:t xml:space="preserve"> fishery: an experimental approach. Fisheries research, 40: 43-53.</w:t>
      </w:r>
    </w:p>
    <w:p w14:paraId="6E8554E7" w14:textId="77777777" w:rsidR="00952C74" w:rsidRPr="00952C74" w:rsidRDefault="00952C74" w:rsidP="00952C74">
      <w:pPr>
        <w:pStyle w:val="EndNoteBibliography"/>
        <w:spacing w:after="0"/>
        <w:ind w:left="720" w:hanging="720"/>
      </w:pPr>
      <w:r w:rsidRPr="00952C74">
        <w:t>Campos, A., Fonseca, P., and Erzini, K. 2003. Size selectivity of diamond and square mesh cod ends for four by-catch species in the crustacean fishery off the Portuguese south coast. Fisheries research, 60: 79-97.</w:t>
      </w:r>
    </w:p>
    <w:p w14:paraId="615E6C57" w14:textId="77777777" w:rsidR="00952C74" w:rsidRPr="00952C74" w:rsidRDefault="00952C74" w:rsidP="00952C74">
      <w:pPr>
        <w:pStyle w:val="EndNoteBibliography"/>
        <w:spacing w:after="0"/>
        <w:ind w:left="720" w:hanging="720"/>
      </w:pPr>
      <w:r w:rsidRPr="00952C74">
        <w:t>Catchpole, T., Frid, C., and Gray, T. 2005. Discards in North Sea fisheries: causes, consequences and solutions. Marine Policy, 29: 421-430.</w:t>
      </w:r>
    </w:p>
    <w:p w14:paraId="08BCE297" w14:textId="77777777" w:rsidR="00952C74" w:rsidRPr="00952C74" w:rsidRDefault="00952C74" w:rsidP="00952C74">
      <w:pPr>
        <w:pStyle w:val="EndNoteBibliography"/>
        <w:spacing w:after="0"/>
        <w:ind w:left="720" w:hanging="720"/>
      </w:pPr>
      <w:r w:rsidRPr="00952C74">
        <w:t>Catchpole, T., and Revill, A. 2008. Gear technology in Nephrops trawl fisheries. Reviews in Fish Biology and Fisheries, 18: 17-31.</w:t>
      </w:r>
    </w:p>
    <w:p w14:paraId="6664A42B" w14:textId="77777777" w:rsidR="00952C74" w:rsidRPr="00952C74" w:rsidRDefault="00952C74" w:rsidP="00952C74">
      <w:pPr>
        <w:pStyle w:val="EndNoteBibliography"/>
        <w:spacing w:after="0"/>
        <w:ind w:left="720" w:hanging="720"/>
      </w:pPr>
      <w:r w:rsidRPr="00952C74">
        <w:t xml:space="preserve">Cosgrove, R., Browne, D., McDonald, D., Curtin, R., and Keatinge, M., 2015. Assessment of an increase in cod-end mesh size in the Irish Sea </w:t>
      </w:r>
      <w:r w:rsidRPr="00952C74">
        <w:rPr>
          <w:i/>
        </w:rPr>
        <w:t>Nephrops</w:t>
      </w:r>
      <w:r w:rsidRPr="00952C74">
        <w:t xml:space="preserve"> fishery. Irish Sea Fisheries Board (BIM), Marine Technial report, 16 pp.</w:t>
      </w:r>
    </w:p>
    <w:p w14:paraId="004F1D4D" w14:textId="391F2960" w:rsidR="00952C74" w:rsidRPr="00952C74" w:rsidRDefault="00952C74" w:rsidP="00952C74">
      <w:pPr>
        <w:pStyle w:val="EndNoteBibliography"/>
        <w:spacing w:after="0"/>
        <w:ind w:left="720" w:hanging="720"/>
      </w:pPr>
      <w:r w:rsidRPr="00952C74">
        <w:t xml:space="preserve">FAO 2010. Landing data for Nephrops norvegicus in 1955–2010 using FAO programme and database FishStatJ. </w:t>
      </w:r>
      <w:hyperlink r:id="rId10" w:history="1">
        <w:r w:rsidRPr="00952C74">
          <w:rPr>
            <w:rStyle w:val="Hyperlink"/>
          </w:rPr>
          <w:t>http://www.fao.org/fishery/statistics/software/fishstatj/en</w:t>
        </w:r>
      </w:hyperlink>
      <w:r w:rsidRPr="00952C74">
        <w:t>.</w:t>
      </w:r>
    </w:p>
    <w:p w14:paraId="3E629F56" w14:textId="77777777" w:rsidR="00952C74" w:rsidRPr="00952C74" w:rsidRDefault="00952C74" w:rsidP="00952C74">
      <w:pPr>
        <w:pStyle w:val="EndNoteBibliography"/>
        <w:spacing w:after="0"/>
        <w:ind w:left="720" w:hanging="720"/>
      </w:pPr>
      <w:r w:rsidRPr="00952C74">
        <w:t>Frandsen, R. P., 2010. Reduction of discards in the Danish Nephrops (</w:t>
      </w:r>
      <w:r w:rsidRPr="00952C74">
        <w:rPr>
          <w:i/>
        </w:rPr>
        <w:t>Nephrops norvegicus</w:t>
      </w:r>
      <w:r w:rsidRPr="00952C74">
        <w:t>) directed trawl fisheries in Kattegat and Skagerrak. Aalborg University, The Faculty of Engineering and Science, Department of Biotechnology, Chemistry and Environmental Engineering. Ph.D., 135 pp.</w:t>
      </w:r>
    </w:p>
    <w:p w14:paraId="3AFA883A" w14:textId="77777777" w:rsidR="00952C74" w:rsidRPr="00952C74" w:rsidRDefault="00952C74" w:rsidP="00952C74">
      <w:pPr>
        <w:pStyle w:val="EndNoteBibliography"/>
        <w:spacing w:after="0"/>
        <w:ind w:left="720" w:hanging="720"/>
      </w:pPr>
      <w:r w:rsidRPr="00952C74">
        <w:t xml:space="preserve">Frandsen, R. P., Herrmann, B., and Madsen, N. 2010. A simulation-based attempt to quantify the morphological component of size selection of </w:t>
      </w:r>
      <w:r w:rsidRPr="00952C74">
        <w:rPr>
          <w:i/>
        </w:rPr>
        <w:t xml:space="preserve">Nephrops norvegicus </w:t>
      </w:r>
      <w:r w:rsidRPr="00952C74">
        <w:t>in trawl codends. Fisheries research, 101: 156-167.</w:t>
      </w:r>
    </w:p>
    <w:p w14:paraId="6C79F70F" w14:textId="77777777" w:rsidR="00952C74" w:rsidRPr="00952C74" w:rsidRDefault="00952C74" w:rsidP="00952C74">
      <w:pPr>
        <w:pStyle w:val="EndNoteBibliography"/>
        <w:spacing w:after="0"/>
        <w:ind w:left="720" w:hanging="720"/>
      </w:pPr>
      <w:r w:rsidRPr="00952C74">
        <w:t>Gerritsen, H. D., McGrath, D., and Lordan, C. 2006. A simple method for comparing age–length keys reveals significant regional differences within a single stock of haddock (Melanogrammus aeglefinus). ICES Journal of Marine Science: Journal du Conseil, 63: 1096-1100.</w:t>
      </w:r>
    </w:p>
    <w:p w14:paraId="21E8AD31" w14:textId="77777777" w:rsidR="00952C74" w:rsidRPr="00952C74" w:rsidRDefault="00952C74" w:rsidP="00952C74">
      <w:pPr>
        <w:pStyle w:val="EndNoteBibliography"/>
        <w:spacing w:after="0"/>
        <w:ind w:left="720" w:hanging="720"/>
      </w:pPr>
      <w:r w:rsidRPr="00952C74">
        <w:t>Herrmann, B., and O’Neill, F. G. 2005. Theoretical study of the between-haul variation of haddock selectivity in a diamond mesh cod-end. Fisheries research, 74: 243-252.</w:t>
      </w:r>
    </w:p>
    <w:p w14:paraId="69865A21" w14:textId="77777777" w:rsidR="00952C74" w:rsidRPr="00952C74" w:rsidRDefault="00952C74" w:rsidP="00952C74">
      <w:pPr>
        <w:pStyle w:val="EndNoteBibliography"/>
        <w:spacing w:after="0"/>
        <w:ind w:left="720" w:hanging="720"/>
      </w:pPr>
      <w:r w:rsidRPr="00952C74">
        <w:t>Herrmann, B., Sistiaga, M., Santos, J., and Sala, A., 2015. How many fish need to be measured in trawl selectivity studies? ICES-FAO Working Group on Fishing Technology and Fish Behavior. IPMA, Lisbon, pp.</w:t>
      </w:r>
    </w:p>
    <w:p w14:paraId="540326B7" w14:textId="77777777" w:rsidR="00952C74" w:rsidRPr="00952C74" w:rsidRDefault="00952C74" w:rsidP="00952C74">
      <w:pPr>
        <w:pStyle w:val="EndNoteBibliography"/>
        <w:spacing w:after="0"/>
        <w:ind w:left="720" w:hanging="720"/>
      </w:pPr>
      <w:r w:rsidRPr="00952C74">
        <w:t>Holst, R., and Revill, A. 2009. A simple statistical method for catch comparison studies. Fisheries research, 95: 254-259.</w:t>
      </w:r>
    </w:p>
    <w:p w14:paraId="5F460A16" w14:textId="77777777" w:rsidR="00952C74" w:rsidRPr="00952C74" w:rsidRDefault="00952C74" w:rsidP="00952C74">
      <w:pPr>
        <w:pStyle w:val="EndNoteBibliography"/>
        <w:spacing w:after="0"/>
        <w:ind w:left="720" w:hanging="720"/>
      </w:pPr>
      <w:r w:rsidRPr="00952C74">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67C99134" w14:textId="77777777" w:rsidR="00952C74" w:rsidRPr="00952C74" w:rsidRDefault="00952C74" w:rsidP="00952C74">
      <w:pPr>
        <w:pStyle w:val="EndNoteBibliography"/>
        <w:spacing w:after="0"/>
        <w:ind w:left="720" w:hanging="720"/>
      </w:pPr>
      <w:r w:rsidRPr="00952C74">
        <w:t>Krag, L. A., Herrmann, B., and Karlsen, J. D. 2014. Inferring fish escape behaviour in trawls based on catch comparison data: Model development and evaluation based on data from Skagerrak, Denmark. Plos One, 9: e88819.</w:t>
      </w:r>
    </w:p>
    <w:p w14:paraId="26D5C422" w14:textId="77777777" w:rsidR="00952C74" w:rsidRPr="00952C74" w:rsidRDefault="00952C74" w:rsidP="00952C74">
      <w:pPr>
        <w:pStyle w:val="EndNoteBibliography"/>
        <w:spacing w:after="0"/>
        <w:ind w:left="720" w:hanging="720"/>
      </w:pPr>
      <w:r w:rsidRPr="00952C74">
        <w:t>McClanahan, T. R., and Mangi, S. C. 2004. Gear-based management of a tropical artisanal fishery based on species selectivity and capture size. Fisheries Management and Ecology, 11: 51-60.</w:t>
      </w:r>
    </w:p>
    <w:p w14:paraId="244FA2A7" w14:textId="77777777" w:rsidR="00952C74" w:rsidRPr="00952C74" w:rsidRDefault="00952C74" w:rsidP="00952C74">
      <w:pPr>
        <w:pStyle w:val="EndNoteBibliography"/>
        <w:spacing w:after="0"/>
        <w:ind w:left="720" w:hanging="720"/>
      </w:pPr>
      <w:r w:rsidRPr="00952C74">
        <w:t>McCullagh, P., and Nelder, J. A. 1989. Generalized Linear Models. 2nd edition</w:t>
      </w:r>
      <w:r w:rsidRPr="00952C74">
        <w:rPr>
          <w:i/>
        </w:rPr>
        <w:t xml:space="preserve">, </w:t>
      </w:r>
      <w:r w:rsidRPr="00952C74">
        <w:t>Chapman and Hall, London, UK. 512 pp.</w:t>
      </w:r>
    </w:p>
    <w:p w14:paraId="69AA8E47" w14:textId="77777777" w:rsidR="00952C74" w:rsidRPr="00952C74" w:rsidRDefault="00952C74" w:rsidP="00952C74">
      <w:pPr>
        <w:pStyle w:val="EndNoteBibliography"/>
        <w:spacing w:after="0"/>
        <w:ind w:left="720" w:hanging="720"/>
      </w:pPr>
      <w:r w:rsidRPr="00952C74">
        <w:t>MI. 2014. The Stock Book 2014 : Annual Review of Fish Stocks in 2014 with Management Advice for 2015. Galway, Ireland, 624 pp.</w:t>
      </w:r>
    </w:p>
    <w:p w14:paraId="44738E95" w14:textId="77777777" w:rsidR="00952C74" w:rsidRPr="00952C74" w:rsidRDefault="00952C74" w:rsidP="00952C74">
      <w:pPr>
        <w:pStyle w:val="EndNoteBibliography"/>
        <w:spacing w:after="0"/>
        <w:ind w:left="720" w:hanging="720"/>
      </w:pPr>
      <w:r w:rsidRPr="00952C74">
        <w:lastRenderedPageBreak/>
        <w:t>Millar, R. B. 1992. Estimating the size-selectivity of fishing gear by conditioning on the total catch. Journal of the American Statistical Association, 87: 962-968.</w:t>
      </w:r>
    </w:p>
    <w:p w14:paraId="62C9B94B" w14:textId="77777777" w:rsidR="00952C74" w:rsidRPr="00952C74" w:rsidRDefault="00952C74" w:rsidP="00952C74">
      <w:pPr>
        <w:pStyle w:val="EndNoteBibliography"/>
        <w:spacing w:after="0"/>
        <w:ind w:left="720" w:hanging="720"/>
      </w:pPr>
      <w:r w:rsidRPr="00952C74">
        <w:t>Millar, R. B., and Fryer, R. J. 1999. Estimating the size-selection curves of towed gears, traps, nets and hooks. Reviews in Fish Biology and Fisheries, 9: 89-116.</w:t>
      </w:r>
    </w:p>
    <w:p w14:paraId="38BB449F" w14:textId="77777777" w:rsidR="00952C74" w:rsidRPr="00952C74" w:rsidRDefault="00952C74" w:rsidP="00952C74">
      <w:pPr>
        <w:pStyle w:val="EndNoteBibliography"/>
        <w:spacing w:after="0"/>
        <w:ind w:left="720" w:hanging="720"/>
      </w:pPr>
      <w:r w:rsidRPr="00952C74">
        <w:t>Millar, R. B., and Walsh, S. J. 1992. Analysis of trawl selectivity studies with an application to trouser trawls. Fisheries research, 13: 205-220.</w:t>
      </w:r>
    </w:p>
    <w:p w14:paraId="3C4DAA17" w14:textId="77777777" w:rsidR="00952C74" w:rsidRPr="00952C74" w:rsidRDefault="00952C74" w:rsidP="00952C74">
      <w:pPr>
        <w:pStyle w:val="EndNoteBibliography"/>
        <w:spacing w:after="0"/>
        <w:ind w:left="720" w:hanging="720"/>
      </w:pPr>
      <w:r w:rsidRPr="00952C74">
        <w:t xml:space="preserve">Nikolic, N., Diméet, J., Fifas, S., Salaün, M., Ravard, D., Fauconnet, L., and Rochet, M.-J. 2015. Efficacy of selective devices in reducing discards in the </w:t>
      </w:r>
      <w:r w:rsidRPr="00952C74">
        <w:rPr>
          <w:i/>
        </w:rPr>
        <w:t>Nephrops</w:t>
      </w:r>
      <w:r w:rsidRPr="00952C74">
        <w:t xml:space="preserve"> trawl fishery in the Bay of Biscay. ICES Journal of Marine Science.</w:t>
      </w:r>
    </w:p>
    <w:p w14:paraId="5F20B8B7" w14:textId="77777777" w:rsidR="00952C74" w:rsidRPr="00952C74" w:rsidRDefault="00952C74" w:rsidP="00952C74">
      <w:pPr>
        <w:pStyle w:val="EndNoteBibliography"/>
        <w:spacing w:after="0"/>
        <w:ind w:left="720" w:hanging="720"/>
      </w:pPr>
      <w:r w:rsidRPr="00952C74">
        <w:t>Revill, A., Course, G., and Pasco, G., 2009. More prawns and fewer cod caught in trials with multi-rig prawn trawl, CEFAS. 3 pp.</w:t>
      </w:r>
    </w:p>
    <w:p w14:paraId="378E2FA5" w14:textId="77777777" w:rsidR="00952C74" w:rsidRPr="00952C74" w:rsidRDefault="00952C74" w:rsidP="00952C74">
      <w:pPr>
        <w:pStyle w:val="EndNoteBibliography"/>
        <w:spacing w:after="0"/>
        <w:ind w:left="720" w:hanging="720"/>
      </w:pPr>
      <w:r w:rsidRPr="00952C74">
        <w:t>Sangster, G. I., and Breen, M. 1998. Gear performance and catch comparison trials between a single trawl and a twin rigged gear. Fisheries research, 36: 15-26.</w:t>
      </w:r>
    </w:p>
    <w:p w14:paraId="344C7494" w14:textId="77777777" w:rsidR="00952C74" w:rsidRPr="00952C74" w:rsidRDefault="00952C74" w:rsidP="00952C74">
      <w:pPr>
        <w:pStyle w:val="EndNoteBibliography"/>
        <w:spacing w:after="0"/>
        <w:ind w:left="720" w:hanging="720"/>
      </w:pPr>
      <w:r w:rsidRPr="00952C74">
        <w:t>Stratoudakis, Y., Bernal, M., Ganias, K., and Uriarte, A. 2006. The daily egg production method: recent advances, current applications and future challenges. Fish and Fisheries, 7: 35-57.</w:t>
      </w:r>
    </w:p>
    <w:p w14:paraId="10D555C2" w14:textId="77777777" w:rsidR="00952C74" w:rsidRPr="00952C74" w:rsidRDefault="00952C74" w:rsidP="00952C74">
      <w:pPr>
        <w:pStyle w:val="EndNoteBibliography"/>
        <w:spacing w:after="0"/>
        <w:ind w:left="720" w:hanging="720"/>
      </w:pPr>
      <w:r w:rsidRPr="00952C74">
        <w:t xml:space="preserve">Ungfors, A., Bell, E., Johnson, M. L., Cowing, D., Dobson, N. C., Bublitz, R., and Sandell, J. 2013. Chapter Seven - Nephrops Fisheries in European Waters. </w:t>
      </w:r>
      <w:r w:rsidRPr="00952C74">
        <w:rPr>
          <w:i/>
        </w:rPr>
        <w:t>In</w:t>
      </w:r>
      <w:r w:rsidRPr="00952C74">
        <w:t xml:space="preserve"> Advances in Marine Biology, pp. 247-314. Ed. by L. J. Magnus, and P. J. Mark. Academic Press.</w:t>
      </w:r>
    </w:p>
    <w:p w14:paraId="5BC67AC9" w14:textId="77777777" w:rsidR="00952C74" w:rsidRPr="00952C74" w:rsidRDefault="00952C74" w:rsidP="00952C74">
      <w:pPr>
        <w:pStyle w:val="EndNoteBibliography"/>
        <w:spacing w:after="0"/>
        <w:ind w:left="720" w:hanging="720"/>
      </w:pPr>
      <w:r w:rsidRPr="00952C74">
        <w:t>van Marlen, B., Wiegerinck, J. A. M., van Os-Koomen, E., and van Barneveld, E. 2014. Catch comparison of flatfish pulse trawls and a tickler chain beam trawl. Fisheries research, 151: 57-69.</w:t>
      </w:r>
    </w:p>
    <w:p w14:paraId="2D136034" w14:textId="77777777" w:rsidR="00952C74" w:rsidRPr="00952C74" w:rsidRDefault="00952C74" w:rsidP="00952C74">
      <w:pPr>
        <w:pStyle w:val="EndNoteBibliography"/>
        <w:spacing w:after="0"/>
        <w:ind w:left="720" w:hanging="720"/>
      </w:pPr>
      <w:r w:rsidRPr="00952C74">
        <w:t>Ward, J. M., and Sutinen, J. G. 1994. VESSEL ENTRY-EXIT BEHAVIOR IN THE GULF-OF-MEXICO SHRIMP FISHERY. American Journal of Agricultural Economics, 76: 916-923.</w:t>
      </w:r>
    </w:p>
    <w:p w14:paraId="3D6F427F" w14:textId="77777777" w:rsidR="00952C74" w:rsidRPr="00952C74" w:rsidRDefault="00952C74" w:rsidP="00952C74">
      <w:pPr>
        <w:pStyle w:val="EndNoteBibliography"/>
        <w:ind w:left="720" w:hanging="720"/>
      </w:pPr>
      <w:r w:rsidRPr="00952C74">
        <w:t>Wileman, D. A., Ferro, R. S. T., Fonteyne, R., and Millar, R. B., 1996. Manual of methods of measuring the selectivity of towed fishing gears. ICES cooperative research report. 215, 126 pp.</w:t>
      </w:r>
    </w:p>
    <w:p w14:paraId="0689B6BC" w14:textId="50007AAE" w:rsidR="000955F6" w:rsidRDefault="00D702F7" w:rsidP="00EC039A">
      <w:pPr>
        <w:jc w:val="both"/>
      </w:pPr>
      <w:r>
        <w:fldChar w:fldCharType="end"/>
      </w:r>
    </w:p>
    <w:p w14:paraId="32F20543" w14:textId="6F4D0D5F" w:rsidR="000260E3" w:rsidRDefault="000260E3" w:rsidP="000260E3">
      <w:pPr>
        <w:pStyle w:val="Heading2"/>
      </w:pPr>
      <w:r>
        <w:rPr>
          <w:lang w:val="en-US"/>
        </w:rPr>
        <w:t>Modelling references – to be included above</w:t>
      </w:r>
      <w:r w:rsidR="001A3F94">
        <w:rPr>
          <w:lang w:val="en-US"/>
        </w:rPr>
        <w:t xml:space="preserve"> (Brian, please!)</w:t>
      </w:r>
    </w:p>
    <w:p w14:paraId="79EFDB80" w14:textId="77777777" w:rsidR="00763FE5" w:rsidRDefault="00763FE5" w:rsidP="000260E3">
      <w:pPr>
        <w:ind w:left="720" w:hanging="720"/>
        <w:rPr>
          <w:lang w:val="en-US"/>
        </w:rPr>
      </w:pPr>
    </w:p>
    <w:p w14:paraId="09C0AE97" w14:textId="77777777" w:rsidR="000260E3" w:rsidRDefault="000260E3" w:rsidP="000260E3">
      <w:pPr>
        <w:ind w:left="720" w:hanging="720"/>
      </w:pPr>
      <w:r>
        <w:rPr>
          <w:lang w:val="en-US"/>
        </w:rPr>
        <w:t xml:space="preserve">Agresti, A. (2002). </w:t>
      </w:r>
      <w:r>
        <w:rPr>
          <w:i/>
          <w:lang w:val="en-US"/>
        </w:rPr>
        <w:t>Categorical Data Analysis</w:t>
      </w:r>
      <w:r>
        <w:rPr>
          <w:lang w:val="en-US"/>
        </w:rPr>
        <w:t xml:space="preserve"> (2</w:t>
      </w:r>
      <w:r>
        <w:rPr>
          <w:vertAlign w:val="superscript"/>
          <w:lang w:val="en-US"/>
        </w:rPr>
        <w:t>nd</w:t>
      </w:r>
      <w:r>
        <w:rPr>
          <w:lang w:val="en-US"/>
        </w:rPr>
        <w:t xml:space="preserve"> edition). John Wiley &amp; Sons, Inc., Hoboken, New Jersey.</w:t>
      </w:r>
    </w:p>
    <w:p w14:paraId="3FF682C4" w14:textId="77777777" w:rsidR="000260E3" w:rsidRDefault="000260E3" w:rsidP="000260E3">
      <w:pPr>
        <w:ind w:left="720" w:hanging="720"/>
      </w:pPr>
      <w:r>
        <w:rPr>
          <w:lang w:val="en-US"/>
        </w:rPr>
        <w:t xml:space="preserve">Chen, J., &amp; Li, H. (2013). Variable selection for sparse dirichlet-multinomial regression with an application to microbiome data analysis. </w:t>
      </w:r>
      <w:r>
        <w:rPr>
          <w:i/>
          <w:lang w:val="en-US"/>
        </w:rPr>
        <w:t>The Annals of Applied Statistics</w:t>
      </w:r>
      <w:r>
        <w:rPr>
          <w:lang w:val="en-US"/>
        </w:rPr>
        <w:t>, 7(1) 1-25.</w:t>
      </w:r>
    </w:p>
    <w:p w14:paraId="6F035D9C" w14:textId="77777777" w:rsidR="000260E3" w:rsidRDefault="000260E3" w:rsidP="000260E3">
      <w:pPr>
        <w:ind w:left="720" w:hanging="720"/>
        <w:rPr>
          <w:lang w:val="en-US"/>
        </w:rPr>
      </w:pPr>
      <w:r>
        <w:rPr>
          <w:lang w:val="en-US"/>
        </w:rPr>
        <w:t xml:space="preserve">Fournier, D.A., H.J. Skaug, J. Ancheta, J. Ianelli, A. Magnusson, M.N. Maunder, A. Nielsen, and J. Sibert. (2012). AD Model Builder: using automatic differentiation for statistical inference of highly parameterized complex nonlinear models. </w:t>
      </w:r>
      <w:r>
        <w:rPr>
          <w:i/>
          <w:lang w:val="en-US"/>
        </w:rPr>
        <w:t>Optimization Methods Software</w:t>
      </w:r>
      <w:r>
        <w:rPr>
          <w:lang w:val="en-US"/>
        </w:rPr>
        <w:t>. 27:233-249.</w:t>
      </w:r>
    </w:p>
    <w:p w14:paraId="6F2B23A7" w14:textId="77777777" w:rsidR="000260E3" w:rsidRDefault="000260E3" w:rsidP="000260E3">
      <w:pPr>
        <w:ind w:left="720" w:hanging="720"/>
      </w:pPr>
      <w:r>
        <w:t xml:space="preserve">Fox, J. (2003). Effect Displays in R for Generalised Linear Models. Journal of Statistical Software, 8(15), 1-27. </w:t>
      </w:r>
    </w:p>
    <w:p w14:paraId="6503B2C7" w14:textId="77777777" w:rsidR="000260E3" w:rsidRDefault="000260E3" w:rsidP="000260E3">
      <w:pPr>
        <w:ind w:left="720" w:hanging="720"/>
      </w:pPr>
      <w:r>
        <w:rPr>
          <w:lang w:val="en-US"/>
        </w:rPr>
        <w:t xml:space="preserve">Greene, W.H. (2000). </w:t>
      </w:r>
      <w:r>
        <w:rPr>
          <w:i/>
          <w:lang w:val="en-US"/>
        </w:rPr>
        <w:t>Econometric Analysis</w:t>
      </w:r>
      <w:r>
        <w:rPr>
          <w:lang w:val="en-US"/>
        </w:rPr>
        <w:t xml:space="preserve"> (4</w:t>
      </w:r>
      <w:r>
        <w:rPr>
          <w:vertAlign w:val="superscript"/>
          <w:lang w:val="en-US"/>
        </w:rPr>
        <w:t>th</w:t>
      </w:r>
      <w:r>
        <w:rPr>
          <w:lang w:val="en-US"/>
        </w:rPr>
        <w:t xml:space="preserve"> edition). Prentice Hall, Upper Saddle River, New Jersey.</w:t>
      </w:r>
    </w:p>
    <w:p w14:paraId="59EE78E6" w14:textId="77777777" w:rsidR="000260E3" w:rsidRDefault="000260E3" w:rsidP="000260E3">
      <w:pPr>
        <w:ind w:left="720" w:hanging="720"/>
      </w:pPr>
      <w:r>
        <w:rPr>
          <w:lang w:val="en-US"/>
        </w:rPr>
        <w:t xml:space="preserve">Hartzel, J., Agresti A., and Caffo, B. (2001). Multinomial logit random effects models. </w:t>
      </w:r>
      <w:r>
        <w:rPr>
          <w:i/>
          <w:lang w:val="en-US"/>
        </w:rPr>
        <w:t>Statistical Modelling</w:t>
      </w:r>
      <w:r>
        <w:rPr>
          <w:lang w:val="en-US"/>
        </w:rPr>
        <w:t>, 1, 81-102.</w:t>
      </w:r>
    </w:p>
    <w:p w14:paraId="2CA0EC05" w14:textId="77777777" w:rsidR="000260E3" w:rsidRDefault="000260E3" w:rsidP="000260E3">
      <w:pPr>
        <w:ind w:left="720" w:hanging="720"/>
      </w:pPr>
      <w:r>
        <w:rPr>
          <w:lang w:val="en-US"/>
        </w:rPr>
        <w:lastRenderedPageBreak/>
        <w:t xml:space="preserve">Hinde, J. and Demétrio, C.G.B (1998). Overdispersion: models and estimation. </w:t>
      </w:r>
      <w:r>
        <w:rPr>
          <w:i/>
          <w:lang w:val="en-US"/>
        </w:rPr>
        <w:t>Computational Statistics &amp; Data Analysis</w:t>
      </w:r>
      <w:r>
        <w:rPr>
          <w:lang w:val="en-US"/>
        </w:rPr>
        <w:t xml:space="preserve"> 27(2) : 151-170.</w:t>
      </w:r>
    </w:p>
    <w:p w14:paraId="348B34D6" w14:textId="77777777" w:rsidR="000260E3" w:rsidRDefault="000260E3" w:rsidP="000260E3">
      <w:pPr>
        <w:ind w:left="720" w:hanging="720"/>
        <w:rPr>
          <w:lang w:val="en-US"/>
        </w:rPr>
      </w:pPr>
      <w:r>
        <w:rPr>
          <w:lang w:val="en-US"/>
        </w:rPr>
        <w:t xml:space="preserve">Holst, R. and Revill, A. (2009). A simple statistical method for catch comparison studies. </w:t>
      </w:r>
      <w:r>
        <w:rPr>
          <w:i/>
          <w:lang w:val="en-US"/>
        </w:rPr>
        <w:t>Fisheries Research</w:t>
      </w:r>
      <w:r>
        <w:rPr>
          <w:lang w:val="en-US"/>
        </w:rPr>
        <w:t xml:space="preserve"> 95(2): 254-259.</w:t>
      </w:r>
    </w:p>
    <w:p w14:paraId="5B76D859" w14:textId="77777777" w:rsidR="000260E3" w:rsidRDefault="000260E3" w:rsidP="000260E3">
      <w:pPr>
        <w:ind w:left="720" w:hanging="720"/>
      </w:pPr>
      <w:r>
        <w:t xml:space="preserve">McFadden, D. (1973). </w:t>
      </w:r>
      <w:r w:rsidRPr="0065345C">
        <w:t xml:space="preserve">Conditional logit analysis </w:t>
      </w:r>
      <w:r>
        <w:t>of qualitative choice behavior.</w:t>
      </w:r>
      <w:r w:rsidRPr="0065345C">
        <w:t xml:space="preserve"> </w:t>
      </w:r>
      <w:r>
        <w:t xml:space="preserve">In P. Zarembka, ed., </w:t>
      </w:r>
      <w:r w:rsidRPr="0065345C">
        <w:rPr>
          <w:i/>
        </w:rPr>
        <w:t>Frontiers in Econometrics</w:t>
      </w:r>
      <w:r>
        <w:t>. New York: Academic Press.</w:t>
      </w:r>
    </w:p>
    <w:p w14:paraId="7956A9AB" w14:textId="77777777" w:rsidR="000260E3" w:rsidRDefault="000260E3" w:rsidP="000260E3">
      <w:pPr>
        <w:ind w:left="720" w:hanging="720"/>
      </w:pPr>
      <w:r>
        <w:rPr>
          <w:lang w:val="en-US"/>
        </w:rPr>
        <w:t xml:space="preserve">Miller, T.J. (2013). A comparison of hierarchical models for relative catch efficiency based on paired-gear data for US Northwest Atlantic fish stocks. </w:t>
      </w:r>
      <w:r>
        <w:rPr>
          <w:i/>
          <w:lang w:val="en-US"/>
        </w:rPr>
        <w:t>Canadian Journal of Fisheries and Aquatic Sciences</w:t>
      </w:r>
      <w:r>
        <w:rPr>
          <w:lang w:val="en-US"/>
        </w:rPr>
        <w:t>, 70: 1306-1316.</w:t>
      </w:r>
    </w:p>
    <w:p w14:paraId="0CB7EF13" w14:textId="77777777" w:rsidR="000260E3" w:rsidRDefault="000260E3" w:rsidP="000260E3">
      <w:pPr>
        <w:ind w:left="720" w:hanging="720"/>
      </w:pPr>
      <w:r>
        <w:rPr>
          <w:lang w:val="en-US"/>
        </w:rPr>
        <w:t xml:space="preserve">Paul, S.R., Liang, K.Y. and Self, S.G. (1989). On testing departure from the binomial and multinomial assumptions. </w:t>
      </w:r>
      <w:r>
        <w:rPr>
          <w:i/>
          <w:lang w:val="en-US"/>
        </w:rPr>
        <w:t>Biometrics</w:t>
      </w:r>
      <w:r>
        <w:rPr>
          <w:lang w:val="en-US"/>
        </w:rPr>
        <w:t>, 45: 231-236.</w:t>
      </w:r>
    </w:p>
    <w:p w14:paraId="075B5963" w14:textId="77777777" w:rsidR="000260E3" w:rsidRDefault="000260E3" w:rsidP="000260E3">
      <w:pPr>
        <w:ind w:left="720" w:hanging="720"/>
      </w:pPr>
      <w:r>
        <w:rPr>
          <w:lang w:val="en-US"/>
        </w:rPr>
        <w:t>Plummer, M. (2003). JAGS: A Program for Analysis of Bayesian Graphical Models Using Gibbs Sampling. Proceedings of the 3rd International Workshop on Distributed Statistical Computing (DSC 2003), March 20–22, Vienna, Austria. ISSN 1609-395X.</w:t>
      </w:r>
    </w:p>
    <w:p w14:paraId="5680E841" w14:textId="77777777" w:rsidR="000260E3" w:rsidRDefault="000260E3" w:rsidP="000260E3">
      <w:pPr>
        <w:ind w:left="720" w:hanging="720"/>
      </w:pPr>
      <w:r>
        <w:rPr>
          <w:lang w:val="en-US"/>
        </w:rPr>
        <w:t xml:space="preserve">R Core Team (2015). R: A language and environment for statistical computing. R Foundation for Statistical Computing, Vienna, Austria. URL </w:t>
      </w:r>
      <w:hyperlink r:id="rId11">
        <w:r>
          <w:rPr>
            <w:rStyle w:val="InternetLink"/>
          </w:rPr>
          <w:t>http://www.R-project.org/</w:t>
        </w:r>
      </w:hyperlink>
    </w:p>
    <w:p w14:paraId="2A5AF5C8" w14:textId="77777777" w:rsidR="000260E3" w:rsidRDefault="000260E3" w:rsidP="000260E3">
      <w:pPr>
        <w:ind w:left="720" w:hanging="720"/>
      </w:pPr>
      <w:r>
        <w:rPr>
          <w:lang w:val="en-US"/>
        </w:rPr>
        <w:t>Skaug, H.J. and Fournier, D.A. (2006). Automatic approximation of the marginal likelihood in non-Gaussian hierarchical models. Computational Statistics &amp; Data Analysis, 51(2): 699–709.</w:t>
      </w:r>
    </w:p>
    <w:p w14:paraId="34C4F899" w14:textId="77777777" w:rsidR="000260E3" w:rsidRDefault="000260E3" w:rsidP="00EC039A">
      <w:pPr>
        <w:jc w:val="both"/>
      </w:pPr>
    </w:p>
    <w:p w14:paraId="601B63CA" w14:textId="77777777" w:rsidR="00B75205" w:rsidRDefault="00B75205" w:rsidP="00B75205">
      <w:pPr>
        <w:pStyle w:val="Caption"/>
        <w:keepNext/>
        <w:rPr>
          <w:i w:val="0"/>
          <w:sz w:val="24"/>
          <w:szCs w:val="24"/>
        </w:rPr>
      </w:pPr>
    </w:p>
    <w:p w14:paraId="15D02150" w14:textId="77777777" w:rsidR="00B75205" w:rsidRDefault="00B75205" w:rsidP="00B75205">
      <w:pPr>
        <w:pStyle w:val="Caption"/>
        <w:keepNext/>
        <w:rPr>
          <w:i w:val="0"/>
          <w:sz w:val="24"/>
          <w:szCs w:val="24"/>
        </w:rPr>
      </w:pPr>
    </w:p>
    <w:p w14:paraId="6C9AC73C" w14:textId="77777777" w:rsidR="00B75205" w:rsidRDefault="00B75205" w:rsidP="00B75205">
      <w:pPr>
        <w:pStyle w:val="Caption"/>
        <w:keepNext/>
        <w:rPr>
          <w:i w:val="0"/>
          <w:sz w:val="24"/>
          <w:szCs w:val="24"/>
        </w:rPr>
      </w:pPr>
    </w:p>
    <w:p w14:paraId="08DA4C73" w14:textId="77777777" w:rsidR="00B75205" w:rsidRDefault="00B75205" w:rsidP="00B75205">
      <w:pPr>
        <w:pStyle w:val="Caption"/>
        <w:keepNext/>
        <w:rPr>
          <w:i w:val="0"/>
          <w:sz w:val="24"/>
          <w:szCs w:val="24"/>
        </w:rPr>
      </w:pPr>
    </w:p>
    <w:p w14:paraId="39B390CC" w14:textId="678D5CA0" w:rsidR="00B75205" w:rsidRDefault="00B75205" w:rsidP="00B75205">
      <w:pPr>
        <w:jc w:val="both"/>
      </w:pPr>
      <w:r>
        <w:t>Table 1</w:t>
      </w:r>
      <w:ins w:id="179" w:author="Cosgrove, Ronan" w:date="2015-11-18T09:38:00Z">
        <w:r w:rsidR="007E4DA3">
          <w:t xml:space="preserve">. </w:t>
        </w:r>
      </w:ins>
      <w:del w:id="180" w:author="Cosgrove, Ronan" w:date="2015-11-18T09:38:00Z">
        <w:r w:rsidDel="007E4DA3">
          <w:delText xml:space="preserve">, </w:delText>
        </w:r>
      </w:del>
      <w:ins w:id="181" w:author="Cosgrove, Ronan" w:date="2015-11-18T09:38:00Z">
        <w:r w:rsidR="007E4DA3">
          <w:t>V</w:t>
        </w:r>
      </w:ins>
      <w:del w:id="182" w:author="Cosgrove, Ronan" w:date="2015-11-18T09:38:00Z">
        <w:r w:rsidDel="007E4DA3">
          <w:delText>v</w:delText>
        </w:r>
      </w:del>
      <w:r>
        <w:t>essel and gear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3" w:author="Cosgrove, Ronan" w:date="2015-11-18T09:39:00Z">
          <w:tblPr>
            <w:tblStyle w:val="TableGrid"/>
            <w:tblW w:w="0" w:type="auto"/>
            <w:tblLook w:val="04A0" w:firstRow="1" w:lastRow="0" w:firstColumn="1" w:lastColumn="0" w:noHBand="0" w:noVBand="1"/>
          </w:tblPr>
        </w:tblPrChange>
      </w:tblPr>
      <w:tblGrid>
        <w:gridCol w:w="4123"/>
        <w:gridCol w:w="2418"/>
        <w:tblGridChange w:id="184">
          <w:tblGrid>
            <w:gridCol w:w="4621"/>
            <w:gridCol w:w="4621"/>
          </w:tblGrid>
        </w:tblGridChange>
      </w:tblGrid>
      <w:tr w:rsidR="00B75205" w14:paraId="021BEAE1" w14:textId="77777777" w:rsidTr="007E4DA3">
        <w:tc>
          <w:tcPr>
            <w:tcW w:w="0" w:type="auto"/>
            <w:tcBorders>
              <w:top w:val="single" w:sz="4" w:space="0" w:color="auto"/>
            </w:tcBorders>
            <w:tcPrChange w:id="185" w:author="Cosgrove, Ronan" w:date="2015-11-18T09:39:00Z">
              <w:tcPr>
                <w:tcW w:w="4621" w:type="dxa"/>
              </w:tcPr>
            </w:tcPrChange>
          </w:tcPr>
          <w:p w14:paraId="38C6C4B7" w14:textId="77777777" w:rsidR="00B75205" w:rsidRDefault="00B75205" w:rsidP="00A266BF">
            <w:pPr>
              <w:jc w:val="both"/>
            </w:pPr>
            <w:r>
              <w:t>Vessel</w:t>
            </w:r>
          </w:p>
        </w:tc>
        <w:tc>
          <w:tcPr>
            <w:tcW w:w="0" w:type="auto"/>
            <w:tcBorders>
              <w:top w:val="single" w:sz="4" w:space="0" w:color="auto"/>
            </w:tcBorders>
            <w:tcPrChange w:id="186" w:author="Cosgrove, Ronan" w:date="2015-11-18T09:39:00Z">
              <w:tcPr>
                <w:tcW w:w="4621" w:type="dxa"/>
              </w:tcPr>
            </w:tcPrChange>
          </w:tcPr>
          <w:p w14:paraId="3C757BD2" w14:textId="77777777" w:rsidR="00B75205" w:rsidRDefault="00B75205" w:rsidP="00A266BF">
            <w:pPr>
              <w:jc w:val="both"/>
            </w:pPr>
            <w:r>
              <w:t>Our Lass II (DA261)</w:t>
            </w:r>
          </w:p>
        </w:tc>
      </w:tr>
      <w:tr w:rsidR="00B75205" w14:paraId="68451404" w14:textId="77777777" w:rsidTr="007E4DA3">
        <w:tc>
          <w:tcPr>
            <w:tcW w:w="0" w:type="auto"/>
            <w:tcPrChange w:id="187" w:author="Cosgrove, Ronan" w:date="2015-11-18T09:39:00Z">
              <w:tcPr>
                <w:tcW w:w="4621" w:type="dxa"/>
              </w:tcPr>
            </w:tcPrChange>
          </w:tcPr>
          <w:p w14:paraId="040E6713" w14:textId="47236B1C" w:rsidR="00B75205" w:rsidRDefault="00B75205" w:rsidP="00A266BF">
            <w:pPr>
              <w:jc w:val="both"/>
            </w:pPr>
            <w:r>
              <w:t xml:space="preserve">Vessel Length Overall </w:t>
            </w:r>
            <w:ins w:id="188" w:author="Cosgrove, Ronan" w:date="2015-11-18T09:35:00Z">
              <w:r w:rsidR="00410BDB">
                <w:t>(m)</w:t>
              </w:r>
            </w:ins>
          </w:p>
        </w:tc>
        <w:tc>
          <w:tcPr>
            <w:tcW w:w="0" w:type="auto"/>
            <w:tcPrChange w:id="189" w:author="Cosgrove, Ronan" w:date="2015-11-18T09:39:00Z">
              <w:tcPr>
                <w:tcW w:w="4621" w:type="dxa"/>
              </w:tcPr>
            </w:tcPrChange>
          </w:tcPr>
          <w:p w14:paraId="3794F343" w14:textId="77777777" w:rsidR="00B75205" w:rsidRDefault="00B75205" w:rsidP="00A266BF">
            <w:pPr>
              <w:jc w:val="both"/>
            </w:pPr>
            <w:r>
              <w:t>21.7</w:t>
            </w:r>
            <w:del w:id="190" w:author="Cosgrove, Ronan" w:date="2015-11-18T09:35:00Z">
              <w:r w:rsidDel="00410BDB">
                <w:delText>m</w:delText>
              </w:r>
            </w:del>
          </w:p>
        </w:tc>
      </w:tr>
      <w:tr w:rsidR="00B75205" w14:paraId="334C431C" w14:textId="77777777" w:rsidTr="007E4DA3">
        <w:tc>
          <w:tcPr>
            <w:tcW w:w="0" w:type="auto"/>
            <w:tcPrChange w:id="191" w:author="Cosgrove, Ronan" w:date="2015-11-18T09:39:00Z">
              <w:tcPr>
                <w:tcW w:w="4621" w:type="dxa"/>
              </w:tcPr>
            </w:tcPrChange>
          </w:tcPr>
          <w:p w14:paraId="3D1DC155" w14:textId="34D0E697" w:rsidR="00B75205" w:rsidRDefault="00B75205" w:rsidP="00A266BF">
            <w:pPr>
              <w:jc w:val="both"/>
            </w:pPr>
            <w:r>
              <w:t>Engine power</w:t>
            </w:r>
            <w:ins w:id="192" w:author="Cosgrove, Ronan" w:date="2015-11-18T09:35:00Z">
              <w:r w:rsidR="00410BDB">
                <w:t xml:space="preserve"> (kW)</w:t>
              </w:r>
            </w:ins>
          </w:p>
        </w:tc>
        <w:tc>
          <w:tcPr>
            <w:tcW w:w="0" w:type="auto"/>
            <w:tcPrChange w:id="193" w:author="Cosgrove, Ronan" w:date="2015-11-18T09:39:00Z">
              <w:tcPr>
                <w:tcW w:w="4621" w:type="dxa"/>
              </w:tcPr>
            </w:tcPrChange>
          </w:tcPr>
          <w:p w14:paraId="398EB897" w14:textId="77777777" w:rsidR="00B75205" w:rsidRDefault="00B75205" w:rsidP="00A266BF">
            <w:pPr>
              <w:jc w:val="both"/>
            </w:pPr>
            <w:r>
              <w:t>484</w:t>
            </w:r>
            <w:del w:id="194" w:author="Cosgrove, Ronan" w:date="2015-11-18T09:36:00Z">
              <w:r w:rsidDel="00410BDB">
                <w:delText>kW</w:delText>
              </w:r>
            </w:del>
          </w:p>
        </w:tc>
      </w:tr>
      <w:tr w:rsidR="00B75205" w14:paraId="49FABEE7" w14:textId="77777777" w:rsidTr="007E4DA3">
        <w:tc>
          <w:tcPr>
            <w:tcW w:w="0" w:type="auto"/>
            <w:tcPrChange w:id="195" w:author="Cosgrove, Ronan" w:date="2015-11-18T09:39:00Z">
              <w:tcPr>
                <w:tcW w:w="4621" w:type="dxa"/>
              </w:tcPr>
            </w:tcPrChange>
          </w:tcPr>
          <w:p w14:paraId="0FB7633D" w14:textId="77777777" w:rsidR="00B75205" w:rsidRDefault="00B75205" w:rsidP="00A266BF">
            <w:pPr>
              <w:jc w:val="both"/>
            </w:pPr>
            <w:r>
              <w:t>Home port</w:t>
            </w:r>
          </w:p>
        </w:tc>
        <w:tc>
          <w:tcPr>
            <w:tcW w:w="0" w:type="auto"/>
            <w:tcPrChange w:id="196" w:author="Cosgrove, Ronan" w:date="2015-11-18T09:39:00Z">
              <w:tcPr>
                <w:tcW w:w="4621" w:type="dxa"/>
              </w:tcPr>
            </w:tcPrChange>
          </w:tcPr>
          <w:p w14:paraId="0966DB61" w14:textId="77777777" w:rsidR="00B75205" w:rsidRDefault="00B75205" w:rsidP="00A266BF">
            <w:pPr>
              <w:jc w:val="both"/>
            </w:pPr>
            <w:r>
              <w:t>Howth, Ireland</w:t>
            </w:r>
          </w:p>
        </w:tc>
      </w:tr>
      <w:tr w:rsidR="00B75205" w14:paraId="7F159B7F" w14:textId="77777777" w:rsidTr="007E4DA3">
        <w:tc>
          <w:tcPr>
            <w:tcW w:w="0" w:type="auto"/>
            <w:tcPrChange w:id="197" w:author="Cosgrove, Ronan" w:date="2015-11-18T09:39:00Z">
              <w:tcPr>
                <w:tcW w:w="4621" w:type="dxa"/>
              </w:tcPr>
            </w:tcPrChange>
          </w:tcPr>
          <w:p w14:paraId="337A7345" w14:textId="77777777" w:rsidR="00B75205" w:rsidRDefault="00B75205" w:rsidP="00A266BF">
            <w:pPr>
              <w:jc w:val="both"/>
            </w:pPr>
            <w:r>
              <w:t>Trawl type</w:t>
            </w:r>
          </w:p>
        </w:tc>
        <w:tc>
          <w:tcPr>
            <w:tcW w:w="0" w:type="auto"/>
            <w:tcPrChange w:id="198" w:author="Cosgrove, Ronan" w:date="2015-11-18T09:39:00Z">
              <w:tcPr>
                <w:tcW w:w="4621" w:type="dxa"/>
              </w:tcPr>
            </w:tcPrChange>
          </w:tcPr>
          <w:p w14:paraId="7BA4DF40" w14:textId="4D2B0B64" w:rsidR="00B75205" w:rsidRDefault="00B75205" w:rsidP="00A266BF">
            <w:pPr>
              <w:jc w:val="both"/>
            </w:pPr>
            <w:r>
              <w:t xml:space="preserve">Quad-rig </w:t>
            </w:r>
            <w:ins w:id="199" w:author="Cosgrove, Ronan" w:date="2015-11-18T09:37:00Z">
              <w:r w:rsidR="00410BDB">
                <w:t xml:space="preserve">for </w:t>
              </w:r>
            </w:ins>
            <w:r>
              <w:t>Nephrops</w:t>
            </w:r>
          </w:p>
        </w:tc>
      </w:tr>
      <w:tr w:rsidR="00B75205" w14:paraId="0C558C8B" w14:textId="77777777" w:rsidTr="007E4DA3">
        <w:tc>
          <w:tcPr>
            <w:tcW w:w="0" w:type="auto"/>
            <w:tcPrChange w:id="200" w:author="Cosgrove, Ronan" w:date="2015-11-18T09:39:00Z">
              <w:tcPr>
                <w:tcW w:w="4621" w:type="dxa"/>
              </w:tcPr>
            </w:tcPrChange>
          </w:tcPr>
          <w:p w14:paraId="7AFB6413" w14:textId="77777777" w:rsidR="00B75205" w:rsidRDefault="00B75205" w:rsidP="00A266BF">
            <w:pPr>
              <w:jc w:val="both"/>
            </w:pPr>
            <w:r>
              <w:t>Trawl manufacturer</w:t>
            </w:r>
          </w:p>
        </w:tc>
        <w:tc>
          <w:tcPr>
            <w:tcW w:w="0" w:type="auto"/>
            <w:tcPrChange w:id="201" w:author="Cosgrove, Ronan" w:date="2015-11-18T09:39:00Z">
              <w:tcPr>
                <w:tcW w:w="4621" w:type="dxa"/>
              </w:tcPr>
            </w:tcPrChange>
          </w:tcPr>
          <w:p w14:paraId="193B205F" w14:textId="77777777" w:rsidR="00B75205" w:rsidRDefault="00B75205" w:rsidP="00A266BF">
            <w:pPr>
              <w:jc w:val="both"/>
            </w:pPr>
            <w:r>
              <w:t>Pepe Trawls Ltd., Ireland</w:t>
            </w:r>
          </w:p>
        </w:tc>
      </w:tr>
      <w:tr w:rsidR="00B75205" w14:paraId="5E274A36" w14:textId="77777777" w:rsidTr="007E4DA3">
        <w:tc>
          <w:tcPr>
            <w:tcW w:w="0" w:type="auto"/>
            <w:tcPrChange w:id="202" w:author="Cosgrove, Ronan" w:date="2015-11-18T09:39:00Z">
              <w:tcPr>
                <w:tcW w:w="4621" w:type="dxa"/>
              </w:tcPr>
            </w:tcPrChange>
          </w:tcPr>
          <w:p w14:paraId="48FD7488" w14:textId="77777777" w:rsidR="00B75205" w:rsidRDefault="00B75205" w:rsidP="00A266BF">
            <w:pPr>
              <w:jc w:val="both"/>
            </w:pPr>
            <w:r>
              <w:t>Otter board manufacturer/ type</w:t>
            </w:r>
          </w:p>
        </w:tc>
        <w:tc>
          <w:tcPr>
            <w:tcW w:w="0" w:type="auto"/>
            <w:tcPrChange w:id="203" w:author="Cosgrove, Ronan" w:date="2015-11-18T09:39:00Z">
              <w:tcPr>
                <w:tcW w:w="4621" w:type="dxa"/>
              </w:tcPr>
            </w:tcPrChange>
          </w:tcPr>
          <w:p w14:paraId="3E6C5C8C" w14:textId="77777777" w:rsidR="00B75205" w:rsidRDefault="00B75205" w:rsidP="00A266BF">
            <w:pPr>
              <w:jc w:val="both"/>
            </w:pPr>
            <w:r>
              <w:t>Dunbar 7’6”</w:t>
            </w:r>
          </w:p>
        </w:tc>
      </w:tr>
      <w:tr w:rsidR="00410BDB" w14:paraId="0A5D01C3" w14:textId="77777777" w:rsidTr="007E4DA3">
        <w:trPr>
          <w:ins w:id="204" w:author="Cosgrove, Ronan" w:date="2015-11-18T09:34:00Z"/>
        </w:trPr>
        <w:tc>
          <w:tcPr>
            <w:tcW w:w="0" w:type="auto"/>
            <w:tcPrChange w:id="205" w:author="Cosgrove, Ronan" w:date="2015-11-18T09:39:00Z">
              <w:tcPr>
                <w:tcW w:w="4621" w:type="dxa"/>
              </w:tcPr>
            </w:tcPrChange>
          </w:tcPr>
          <w:p w14:paraId="0EEC675F" w14:textId="5092EBCB" w:rsidR="00410BDB" w:rsidRDefault="00410BDB" w:rsidP="00410BDB">
            <w:pPr>
              <w:jc w:val="both"/>
              <w:rPr>
                <w:ins w:id="206" w:author="Cosgrove, Ronan" w:date="2015-11-18T09:34:00Z"/>
              </w:rPr>
            </w:pPr>
            <w:ins w:id="207" w:author="Cosgrove, Ronan" w:date="2015-11-18T09:34:00Z">
              <w:r>
                <w:t>Fishing circle (m)</w:t>
              </w:r>
            </w:ins>
          </w:p>
        </w:tc>
        <w:tc>
          <w:tcPr>
            <w:tcW w:w="0" w:type="auto"/>
            <w:tcPrChange w:id="208" w:author="Cosgrove, Ronan" w:date="2015-11-18T09:39:00Z">
              <w:tcPr>
                <w:tcW w:w="4621" w:type="dxa"/>
              </w:tcPr>
            </w:tcPrChange>
          </w:tcPr>
          <w:p w14:paraId="1E464F4D" w14:textId="1E9366B3" w:rsidR="00410BDB" w:rsidRDefault="00410BDB" w:rsidP="00A266BF">
            <w:pPr>
              <w:jc w:val="both"/>
              <w:rPr>
                <w:ins w:id="209" w:author="Cosgrove, Ronan" w:date="2015-11-18T09:34:00Z"/>
              </w:rPr>
            </w:pPr>
            <w:ins w:id="210" w:author="Cosgrove, Ronan" w:date="2015-11-18T09:34:00Z">
              <w:r>
                <w:t>380 x 80</w:t>
              </w:r>
            </w:ins>
          </w:p>
        </w:tc>
      </w:tr>
      <w:tr w:rsidR="00B75205" w14:paraId="31E220D9" w14:textId="77777777" w:rsidTr="007E4DA3">
        <w:tc>
          <w:tcPr>
            <w:tcW w:w="0" w:type="auto"/>
            <w:tcPrChange w:id="211" w:author="Cosgrove, Ronan" w:date="2015-11-18T09:39:00Z">
              <w:tcPr>
                <w:tcW w:w="4621" w:type="dxa"/>
              </w:tcPr>
            </w:tcPrChange>
          </w:tcPr>
          <w:p w14:paraId="2456F447" w14:textId="0760E1AF" w:rsidR="00B75205" w:rsidRDefault="00B75205" w:rsidP="00A266BF">
            <w:pPr>
              <w:jc w:val="both"/>
            </w:pPr>
            <w:r>
              <w:t>Door weight</w:t>
            </w:r>
            <w:ins w:id="212" w:author="Cosgrove, Ronan" w:date="2015-11-18T09:37:00Z">
              <w:r w:rsidR="00410BDB">
                <w:t xml:space="preserve"> (kg)</w:t>
              </w:r>
            </w:ins>
          </w:p>
        </w:tc>
        <w:tc>
          <w:tcPr>
            <w:tcW w:w="0" w:type="auto"/>
            <w:tcPrChange w:id="213" w:author="Cosgrove, Ronan" w:date="2015-11-18T09:39:00Z">
              <w:tcPr>
                <w:tcW w:w="4621" w:type="dxa"/>
              </w:tcPr>
            </w:tcPrChange>
          </w:tcPr>
          <w:p w14:paraId="36E60888" w14:textId="77777777" w:rsidR="00B75205" w:rsidRDefault="00B75205" w:rsidP="00A266BF">
            <w:pPr>
              <w:jc w:val="both"/>
            </w:pPr>
            <w:r>
              <w:t>492</w:t>
            </w:r>
            <w:del w:id="214" w:author="Cosgrove, Ronan" w:date="2015-11-18T09:37:00Z">
              <w:r w:rsidDel="00410BDB">
                <w:delText>kg</w:delText>
              </w:r>
            </w:del>
          </w:p>
        </w:tc>
      </w:tr>
      <w:tr w:rsidR="00B75205" w14:paraId="12841D58" w14:textId="77777777" w:rsidTr="007E4DA3">
        <w:tc>
          <w:tcPr>
            <w:tcW w:w="0" w:type="auto"/>
            <w:tcPrChange w:id="215" w:author="Cosgrove, Ronan" w:date="2015-11-18T09:39:00Z">
              <w:tcPr>
                <w:tcW w:w="4621" w:type="dxa"/>
              </w:tcPr>
            </w:tcPrChange>
          </w:tcPr>
          <w:p w14:paraId="4B12FDB2" w14:textId="2ABEAEB2" w:rsidR="00B75205" w:rsidRDefault="00B75205" w:rsidP="00A266BF">
            <w:pPr>
              <w:jc w:val="both"/>
            </w:pPr>
            <w:r>
              <w:t>Clump weight type/ weight</w:t>
            </w:r>
            <w:ins w:id="216" w:author="Cosgrove, Ronan" w:date="2015-11-18T09:37:00Z">
              <w:r w:rsidR="00410BDB">
                <w:t xml:space="preserve"> (kg)</w:t>
              </w:r>
            </w:ins>
          </w:p>
        </w:tc>
        <w:tc>
          <w:tcPr>
            <w:tcW w:w="0" w:type="auto"/>
            <w:tcPrChange w:id="217" w:author="Cosgrove, Ronan" w:date="2015-11-18T09:39:00Z">
              <w:tcPr>
                <w:tcW w:w="4621" w:type="dxa"/>
              </w:tcPr>
            </w:tcPrChange>
          </w:tcPr>
          <w:p w14:paraId="329B7FD7" w14:textId="77777777" w:rsidR="00B75205" w:rsidRDefault="00B75205" w:rsidP="00A266BF">
            <w:pPr>
              <w:jc w:val="both"/>
            </w:pPr>
            <w:r>
              <w:t>Roller/ 680</w:t>
            </w:r>
            <w:del w:id="218" w:author="Cosgrove, Ronan" w:date="2015-11-18T09:38:00Z">
              <w:r w:rsidDel="00410BDB">
                <w:delText>kg</w:delText>
              </w:r>
            </w:del>
          </w:p>
        </w:tc>
      </w:tr>
      <w:tr w:rsidR="00B75205" w14:paraId="68AEA49A" w14:textId="77777777" w:rsidTr="007E4DA3">
        <w:tc>
          <w:tcPr>
            <w:tcW w:w="0" w:type="auto"/>
            <w:tcPrChange w:id="219" w:author="Cosgrove, Ronan" w:date="2015-11-18T09:39:00Z">
              <w:tcPr>
                <w:tcW w:w="4621" w:type="dxa"/>
              </w:tcPr>
            </w:tcPrChange>
          </w:tcPr>
          <w:p w14:paraId="71668252" w14:textId="167A7058" w:rsidR="00B75205" w:rsidRDefault="007E4DA3" w:rsidP="00A266BF">
            <w:pPr>
              <w:jc w:val="both"/>
            </w:pPr>
            <w:ins w:id="220" w:author="Cosgrove, Ronan" w:date="2015-11-18T09:38:00Z">
              <w:r>
                <w:t>Average d</w:t>
              </w:r>
            </w:ins>
            <w:del w:id="221" w:author="Cosgrove, Ronan" w:date="2015-11-18T09:38:00Z">
              <w:r w:rsidR="00B75205" w:rsidDel="007E4DA3">
                <w:delText>D</w:delText>
              </w:r>
            </w:del>
            <w:r w:rsidR="00B75205">
              <w:t>oor to clump spread (</w:t>
            </w:r>
            <w:ins w:id="222" w:author="Cosgrove, Ronan" w:date="2015-11-18T09:38:00Z">
              <w:r>
                <w:t>m</w:t>
              </w:r>
            </w:ins>
            <w:del w:id="223" w:author="Cosgrove, Ronan" w:date="2015-11-18T09:38:00Z">
              <w:r w:rsidR="00B75205" w:rsidDel="007E4DA3">
                <w:delText>average</w:delText>
              </w:r>
            </w:del>
            <w:r w:rsidR="00B75205">
              <w:t>)</w:t>
            </w:r>
          </w:p>
        </w:tc>
        <w:tc>
          <w:tcPr>
            <w:tcW w:w="0" w:type="auto"/>
            <w:tcPrChange w:id="224" w:author="Cosgrove, Ronan" w:date="2015-11-18T09:39:00Z">
              <w:tcPr>
                <w:tcW w:w="4621" w:type="dxa"/>
              </w:tcPr>
            </w:tcPrChange>
          </w:tcPr>
          <w:p w14:paraId="04A27D54" w14:textId="77777777" w:rsidR="00B75205" w:rsidRDefault="00B75205" w:rsidP="00A266BF">
            <w:pPr>
              <w:jc w:val="both"/>
            </w:pPr>
            <w:r>
              <w:t>34.4</w:t>
            </w:r>
            <w:del w:id="225" w:author="Cosgrove, Ronan" w:date="2015-11-18T09:38:00Z">
              <w:r w:rsidDel="007E4DA3">
                <w:delText>m</w:delText>
              </w:r>
            </w:del>
          </w:p>
        </w:tc>
      </w:tr>
      <w:tr w:rsidR="00B75205" w14:paraId="538B03A1" w14:textId="77777777" w:rsidTr="007E4DA3">
        <w:tc>
          <w:tcPr>
            <w:tcW w:w="0" w:type="auto"/>
            <w:tcBorders>
              <w:bottom w:val="single" w:sz="4" w:space="0" w:color="auto"/>
            </w:tcBorders>
            <w:tcPrChange w:id="226" w:author="Cosgrove, Ronan" w:date="2015-11-18T09:39:00Z">
              <w:tcPr>
                <w:tcW w:w="4621" w:type="dxa"/>
              </w:tcPr>
            </w:tcPrChange>
          </w:tcPr>
          <w:p w14:paraId="0EEDA4C7" w14:textId="17D7A6B7" w:rsidR="00B75205" w:rsidRDefault="00B75205" w:rsidP="00A266BF">
            <w:pPr>
              <w:jc w:val="both"/>
            </w:pPr>
            <w:r>
              <w:t xml:space="preserve">Sweep length </w:t>
            </w:r>
            <w:ins w:id="227" w:author="Cosgrove, Ronan" w:date="2015-11-18T09:35:00Z">
              <w:r w:rsidR="00410BDB">
                <w:t>(m)</w:t>
              </w:r>
            </w:ins>
          </w:p>
        </w:tc>
        <w:tc>
          <w:tcPr>
            <w:tcW w:w="0" w:type="auto"/>
            <w:tcBorders>
              <w:bottom w:val="single" w:sz="4" w:space="0" w:color="auto"/>
            </w:tcBorders>
            <w:tcPrChange w:id="228" w:author="Cosgrove, Ronan" w:date="2015-11-18T09:39:00Z">
              <w:tcPr>
                <w:tcW w:w="4621" w:type="dxa"/>
              </w:tcPr>
            </w:tcPrChange>
          </w:tcPr>
          <w:p w14:paraId="4DD7314C" w14:textId="77777777" w:rsidR="00B75205" w:rsidRDefault="00B75205" w:rsidP="00A266BF">
            <w:pPr>
              <w:jc w:val="both"/>
            </w:pPr>
            <w:r>
              <w:t>50 + 20</w:t>
            </w:r>
            <w:del w:id="229" w:author="Cosgrove, Ronan" w:date="2015-11-18T09:35:00Z">
              <w:r w:rsidDel="00410BDB">
                <w:delText>m</w:delText>
              </w:r>
            </w:del>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7C98D406" w14:textId="77777777" w:rsidR="00B75205" w:rsidRPr="00E7161A" w:rsidRDefault="00B75205" w:rsidP="00B75205">
      <w:pPr>
        <w:pStyle w:val="Caption"/>
        <w:keepNext/>
        <w:rPr>
          <w:i w:val="0"/>
          <w:sz w:val="24"/>
          <w:szCs w:val="24"/>
        </w:rPr>
      </w:pPr>
      <w:r w:rsidRPr="00E7161A">
        <w:rPr>
          <w:i w:val="0"/>
          <w:sz w:val="24"/>
          <w:szCs w:val="24"/>
        </w:rPr>
        <w:t xml:space="preserve">Table </w:t>
      </w:r>
      <w:r w:rsidRPr="00E7161A">
        <w:rPr>
          <w:i w:val="0"/>
          <w:sz w:val="24"/>
          <w:szCs w:val="24"/>
        </w:rPr>
        <w:fldChar w:fldCharType="begin"/>
      </w:r>
      <w:r w:rsidRPr="00E7161A">
        <w:rPr>
          <w:i w:val="0"/>
          <w:sz w:val="24"/>
          <w:szCs w:val="24"/>
        </w:rPr>
        <w:instrText xml:space="preserve"> SEQ Table \* ARABIC </w:instrText>
      </w:r>
      <w:r w:rsidRPr="00E7161A">
        <w:rPr>
          <w:i w:val="0"/>
          <w:sz w:val="24"/>
          <w:szCs w:val="24"/>
        </w:rPr>
        <w:fldChar w:fldCharType="separate"/>
      </w:r>
      <w:r w:rsidR="00A266BF">
        <w:rPr>
          <w:i w:val="0"/>
          <w:noProof/>
          <w:sz w:val="24"/>
          <w:szCs w:val="24"/>
        </w:rPr>
        <w:t>1</w:t>
      </w:r>
      <w:r w:rsidRPr="00E7161A">
        <w:rPr>
          <w:i w:val="0"/>
          <w:sz w:val="24"/>
          <w:szCs w:val="24"/>
        </w:rPr>
        <w:fldChar w:fldCharType="end"/>
      </w:r>
      <w:r>
        <w:rPr>
          <w:i w:val="0"/>
          <w:sz w:val="24"/>
          <w:szCs w:val="24"/>
        </w:rPr>
        <w:t xml:space="preserve">. Multi-rig catch comparison. Multinomial random effects model fit summary. Explanatory variables are abbreviated: carapace length (CL), net configuration (NC) and cod-end total weight (W). The model degrees of freedom (df) includes 6 parameters parameterising the trivariat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A266BF">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A266BF">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Model df</w:t>
            </w:r>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A266BF">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A266BF">
        <w:trPr>
          <w:trHeight w:val="255"/>
          <w:jc w:val="center"/>
        </w:trPr>
        <w:tc>
          <w:tcPr>
            <w:tcW w:w="2694" w:type="dxa"/>
            <w:shd w:val="clear" w:color="auto" w:fill="auto"/>
            <w:noWrap/>
            <w:vAlign w:val="bottom"/>
            <w:hideMark/>
          </w:tcPr>
          <w:p w14:paraId="75DEC4A7"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A266BF">
        <w:trPr>
          <w:trHeight w:val="255"/>
          <w:jc w:val="center"/>
        </w:trPr>
        <w:tc>
          <w:tcPr>
            <w:tcW w:w="2694" w:type="dxa"/>
            <w:shd w:val="clear" w:color="auto" w:fill="auto"/>
            <w:noWrap/>
            <w:vAlign w:val="bottom"/>
            <w:hideMark/>
          </w:tcPr>
          <w:p w14:paraId="7477E94A"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A266BF">
        <w:trPr>
          <w:trHeight w:val="255"/>
          <w:jc w:val="center"/>
        </w:trPr>
        <w:tc>
          <w:tcPr>
            <w:tcW w:w="2694" w:type="dxa"/>
            <w:shd w:val="clear" w:color="auto" w:fill="auto"/>
            <w:noWrap/>
            <w:vAlign w:val="bottom"/>
            <w:hideMark/>
          </w:tcPr>
          <w:p w14:paraId="0F605C30"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A266BF">
        <w:trPr>
          <w:trHeight w:val="255"/>
          <w:jc w:val="center"/>
        </w:trPr>
        <w:tc>
          <w:tcPr>
            <w:tcW w:w="2694" w:type="dxa"/>
            <w:shd w:val="clear" w:color="auto" w:fill="auto"/>
            <w:noWrap/>
            <w:vAlign w:val="bottom"/>
            <w:hideMark/>
          </w:tcPr>
          <w:p w14:paraId="31D26876"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A266BF">
        <w:trPr>
          <w:trHeight w:val="255"/>
          <w:jc w:val="center"/>
        </w:trPr>
        <w:tc>
          <w:tcPr>
            <w:tcW w:w="2694" w:type="dxa"/>
            <w:shd w:val="clear" w:color="auto" w:fill="auto"/>
            <w:noWrap/>
            <w:vAlign w:val="bottom"/>
            <w:hideMark/>
          </w:tcPr>
          <w:p w14:paraId="67AA1E57"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A266BF">
        <w:trPr>
          <w:trHeight w:val="255"/>
          <w:jc w:val="center"/>
        </w:trPr>
        <w:tc>
          <w:tcPr>
            <w:tcW w:w="2694" w:type="dxa"/>
            <w:shd w:val="clear" w:color="auto" w:fill="auto"/>
            <w:noWrap/>
            <w:vAlign w:val="bottom"/>
            <w:hideMark/>
          </w:tcPr>
          <w:p w14:paraId="0F9CCCE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A266BF">
        <w:trPr>
          <w:trHeight w:val="255"/>
          <w:jc w:val="center"/>
        </w:trPr>
        <w:tc>
          <w:tcPr>
            <w:tcW w:w="2694" w:type="dxa"/>
            <w:shd w:val="clear" w:color="auto" w:fill="auto"/>
            <w:noWrap/>
            <w:vAlign w:val="bottom"/>
            <w:hideMark/>
          </w:tcPr>
          <w:p w14:paraId="2424809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A266BF">
        <w:trPr>
          <w:trHeight w:val="255"/>
          <w:jc w:val="center"/>
        </w:trPr>
        <w:tc>
          <w:tcPr>
            <w:tcW w:w="2694" w:type="dxa"/>
            <w:shd w:val="clear" w:color="auto" w:fill="auto"/>
            <w:noWrap/>
            <w:vAlign w:val="bottom"/>
            <w:hideMark/>
          </w:tcPr>
          <w:p w14:paraId="077F6151"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679AFFB7" w:rsidR="00B75205" w:rsidRDefault="00B75205" w:rsidP="00B75205">
      <w:pPr>
        <w:pStyle w:val="Textbody"/>
      </w:pPr>
    </w:p>
    <w:p w14:paraId="3347F5A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lastRenderedPageBreak/>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77777777" w:rsidR="00B75205" w:rsidRDefault="00B75205" w:rsidP="00B75205">
      <w:pPr>
        <w:pStyle w:val="Caption"/>
        <w:rPr>
          <w:i w:val="0"/>
          <w:sz w:val="24"/>
          <w:szCs w:val="24"/>
        </w:rPr>
      </w:pPr>
      <w:r w:rsidRPr="0053320B">
        <w:rPr>
          <w:i w:val="0"/>
          <w:sz w:val="24"/>
          <w:szCs w:val="24"/>
        </w:rPr>
        <w:t xml:space="preserve">Figure </w:t>
      </w:r>
      <w:r w:rsidRPr="0053320B">
        <w:rPr>
          <w:i w:val="0"/>
          <w:sz w:val="24"/>
          <w:szCs w:val="24"/>
        </w:rPr>
        <w:fldChar w:fldCharType="begin"/>
      </w:r>
      <w:r w:rsidRPr="0053320B">
        <w:rPr>
          <w:i w:val="0"/>
          <w:sz w:val="24"/>
          <w:szCs w:val="24"/>
        </w:rPr>
        <w:instrText xml:space="preserve"> SEQ Figure \* ARABIC </w:instrText>
      </w:r>
      <w:r w:rsidRPr="0053320B">
        <w:rPr>
          <w:i w:val="0"/>
          <w:sz w:val="24"/>
          <w:szCs w:val="24"/>
        </w:rPr>
        <w:fldChar w:fldCharType="separate"/>
      </w:r>
      <w:r w:rsidR="00A266BF">
        <w:rPr>
          <w:i w:val="0"/>
          <w:noProof/>
          <w:sz w:val="24"/>
          <w:szCs w:val="24"/>
        </w:rPr>
        <w:t>1</w:t>
      </w:r>
      <w:r w:rsidRPr="0053320B">
        <w:rPr>
          <w:i w:val="0"/>
          <w:sz w:val="24"/>
          <w:szCs w:val="24"/>
        </w:rPr>
        <w:fldChar w:fldCharType="end"/>
      </w:r>
      <w:r>
        <w:rPr>
          <w:i w:val="0"/>
          <w:sz w:val="24"/>
          <w:szCs w:val="24"/>
        </w:rPr>
        <w:t xml:space="preserve">. Multi-rig catch-comparison. </w:t>
      </w:r>
      <w:r w:rsidRPr="0053320B">
        <w:rPr>
          <w:i w:val="0"/>
          <w:sz w:val="24"/>
          <w:szCs w:val="24"/>
        </w:rPr>
        <w:t xml:space="preserve">Proportion of Nephrops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77777777" w:rsidR="00B75205" w:rsidRDefault="00B75205" w:rsidP="00B75205">
      <w:pPr>
        <w:pStyle w:val="Caption"/>
        <w:rPr>
          <w:i w:val="0"/>
          <w:sz w:val="24"/>
          <w:szCs w:val="24"/>
        </w:rPr>
      </w:pPr>
      <w:r w:rsidRPr="00475E71">
        <w:rPr>
          <w:i w:val="0"/>
          <w:sz w:val="24"/>
          <w:szCs w:val="24"/>
        </w:rPr>
        <w:t xml:space="preserve">Figure </w:t>
      </w:r>
      <w:r w:rsidRPr="00475E71">
        <w:rPr>
          <w:i w:val="0"/>
          <w:sz w:val="24"/>
          <w:szCs w:val="24"/>
        </w:rPr>
        <w:fldChar w:fldCharType="begin"/>
      </w:r>
      <w:r w:rsidRPr="00475E71">
        <w:rPr>
          <w:i w:val="0"/>
          <w:sz w:val="24"/>
          <w:szCs w:val="24"/>
        </w:rPr>
        <w:instrText xml:space="preserve"> SEQ Figure \* ARABIC </w:instrText>
      </w:r>
      <w:r w:rsidRPr="00475E71">
        <w:rPr>
          <w:i w:val="0"/>
          <w:sz w:val="24"/>
          <w:szCs w:val="24"/>
        </w:rPr>
        <w:fldChar w:fldCharType="separate"/>
      </w:r>
      <w:r w:rsidR="00A266BF">
        <w:rPr>
          <w:i w:val="0"/>
          <w:noProof/>
          <w:sz w:val="24"/>
          <w:szCs w:val="24"/>
        </w:rPr>
        <w:t>2</w:t>
      </w:r>
      <w:r w:rsidRPr="00475E71">
        <w:rPr>
          <w:i w:val="0"/>
          <w:sz w:val="24"/>
          <w:szCs w:val="24"/>
        </w:rPr>
        <w:fldChar w:fldCharType="end"/>
      </w:r>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77777777" w:rsidR="00B75205" w:rsidRPr="00813A7E" w:rsidRDefault="00B75205" w:rsidP="00B75205">
      <w:pPr>
        <w:pStyle w:val="Caption"/>
        <w:rPr>
          <w:i w:val="0"/>
          <w:sz w:val="24"/>
          <w:szCs w:val="24"/>
        </w:rPr>
      </w:pPr>
      <w:r w:rsidRPr="00813A7E">
        <w:rPr>
          <w:i w:val="0"/>
          <w:sz w:val="24"/>
          <w:szCs w:val="24"/>
        </w:rPr>
        <w:t xml:space="preserve">Figure </w:t>
      </w:r>
      <w:r w:rsidRPr="00813A7E">
        <w:rPr>
          <w:i w:val="0"/>
          <w:sz w:val="24"/>
          <w:szCs w:val="24"/>
        </w:rPr>
        <w:fldChar w:fldCharType="begin"/>
      </w:r>
      <w:r w:rsidRPr="00813A7E">
        <w:rPr>
          <w:i w:val="0"/>
          <w:sz w:val="24"/>
          <w:szCs w:val="24"/>
        </w:rPr>
        <w:instrText xml:space="preserve"> SEQ Figure \* ARABIC </w:instrText>
      </w:r>
      <w:r w:rsidRPr="00813A7E">
        <w:rPr>
          <w:i w:val="0"/>
          <w:sz w:val="24"/>
          <w:szCs w:val="24"/>
        </w:rPr>
        <w:fldChar w:fldCharType="separate"/>
      </w:r>
      <w:r w:rsidR="00A266BF">
        <w:rPr>
          <w:i w:val="0"/>
          <w:noProof/>
          <w:sz w:val="24"/>
          <w:szCs w:val="24"/>
        </w:rPr>
        <w:t>3</w:t>
      </w:r>
      <w:r w:rsidRPr="00813A7E">
        <w:rPr>
          <w:i w:val="0"/>
          <w:sz w:val="24"/>
          <w:szCs w:val="24"/>
        </w:rPr>
        <w:fldChar w:fldCharType="end"/>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77777777" w:rsidR="00B75205" w:rsidRPr="00813A7E" w:rsidRDefault="00B75205" w:rsidP="00B75205">
      <w:pPr>
        <w:pStyle w:val="Caption"/>
        <w:rPr>
          <w:i w:val="0"/>
          <w:sz w:val="24"/>
          <w:szCs w:val="24"/>
        </w:rPr>
      </w:pPr>
      <w:r w:rsidRPr="00813A7E">
        <w:rPr>
          <w:i w:val="0"/>
          <w:sz w:val="24"/>
          <w:szCs w:val="24"/>
        </w:rPr>
        <w:t xml:space="preserve">Figure </w:t>
      </w:r>
      <w:r>
        <w:rPr>
          <w:i w:val="0"/>
          <w:sz w:val="24"/>
          <w:szCs w:val="24"/>
        </w:rPr>
        <w:t>4.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3E3894CB"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Coilin" w:date="2015-11-13T16:42:00Z" w:initials="C">
    <w:p w14:paraId="65572315" w14:textId="5CB6045D" w:rsidR="00990DAD" w:rsidRDefault="00990DAD">
      <w:pPr>
        <w:pStyle w:val="CommentText"/>
        <w:rPr>
          <w:rStyle w:val="CommentReference"/>
        </w:rPr>
      </w:pPr>
      <w:r>
        <w:rPr>
          <w:rStyle w:val="CommentReference"/>
        </w:rPr>
        <w:annotationRef/>
      </w:r>
      <w:r>
        <w:rPr>
          <w:rStyle w:val="CommentReference"/>
        </w:rPr>
        <w:t>To-dos:</w:t>
      </w:r>
    </w:p>
    <w:p w14:paraId="3DC33744" w14:textId="052C1043" w:rsidR="00FB0AE4" w:rsidRDefault="00FB0AE4">
      <w:pPr>
        <w:pStyle w:val="CommentText"/>
        <w:rPr>
          <w:rStyle w:val="CommentReference"/>
        </w:rPr>
      </w:pPr>
      <w:r>
        <w:rPr>
          <w:rStyle w:val="CommentReference"/>
        </w:rPr>
        <w:t>Discussion clean-up and Fishery Implications paragraphs</w:t>
      </w:r>
    </w:p>
    <w:p w14:paraId="670FB539" w14:textId="418FBC50" w:rsidR="00990DAD" w:rsidRDefault="00990DAD">
      <w:pPr>
        <w:pStyle w:val="CommentText"/>
        <w:rPr>
          <w:rStyle w:val="CommentReference"/>
        </w:rPr>
      </w:pPr>
      <w:r>
        <w:rPr>
          <w:rStyle w:val="CommentReference"/>
        </w:rPr>
        <w:t>References</w:t>
      </w:r>
      <w:r w:rsidR="00FB0AE4">
        <w:rPr>
          <w:rStyle w:val="CommentReference"/>
        </w:rPr>
        <w:t xml:space="preserve"> (modelling ones into endnote)</w:t>
      </w:r>
    </w:p>
    <w:p w14:paraId="307E1D76" w14:textId="18D733DD" w:rsidR="00990DAD" w:rsidRDefault="00990DAD">
      <w:pPr>
        <w:pStyle w:val="CommentText"/>
        <w:rPr>
          <w:rStyle w:val="CommentReference"/>
        </w:rPr>
      </w:pPr>
      <w:r>
        <w:rPr>
          <w:rStyle w:val="CommentReference"/>
        </w:rPr>
        <w:t>Figure and Table labels</w:t>
      </w:r>
      <w:r w:rsidR="00FB0AE4">
        <w:rPr>
          <w:rStyle w:val="CommentReference"/>
        </w:rPr>
        <w:t xml:space="preserve"> (check)</w:t>
      </w:r>
    </w:p>
    <w:p w14:paraId="4B1D099F" w14:textId="2FFC1101" w:rsidR="00990DAD" w:rsidRDefault="00990DAD">
      <w:pPr>
        <w:pStyle w:val="CommentText"/>
        <w:rPr>
          <w:rStyle w:val="CommentReference"/>
        </w:rPr>
      </w:pPr>
      <w:r>
        <w:rPr>
          <w:rStyle w:val="CommentReference"/>
        </w:rPr>
        <w:t>General text clean-up (accept/reject changes)</w:t>
      </w:r>
    </w:p>
    <w:p w14:paraId="12ED64E7" w14:textId="3844AD90" w:rsidR="00FB0AE4" w:rsidRDefault="00990DAD">
      <w:pPr>
        <w:pStyle w:val="CommentText"/>
        <w:rPr>
          <w:rStyle w:val="CommentReference"/>
        </w:rPr>
      </w:pPr>
      <w:r>
        <w:rPr>
          <w:rStyle w:val="CommentReference"/>
        </w:rPr>
        <w:t>Abstract</w:t>
      </w:r>
    </w:p>
    <w:p w14:paraId="56BE8C0D" w14:textId="77777777" w:rsidR="00990DAD" w:rsidRDefault="00990DAD">
      <w:pPr>
        <w:pStyle w:val="CommentText"/>
      </w:pPr>
    </w:p>
  </w:comment>
  <w:comment w:id="35" w:author="Coilin" w:date="2015-11-13T10:34:00Z" w:initials="C">
    <w:p w14:paraId="43FD7B4F" w14:textId="77777777" w:rsidR="00990DAD" w:rsidRDefault="00990DAD">
      <w:pPr>
        <w:pStyle w:val="CommentText"/>
      </w:pPr>
      <w:r>
        <w:rPr>
          <w:rStyle w:val="CommentReference"/>
        </w:rPr>
        <w:annotationRef/>
      </w:r>
      <w:r>
        <w:t>Daragh simplified image from seafish.</w:t>
      </w:r>
    </w:p>
  </w:comment>
  <w:comment w:id="36" w:author="Browne, Daragh" w:date="2015-11-12T22:17:00Z" w:initials="DB">
    <w:p w14:paraId="6E7056C5" w14:textId="77777777" w:rsidR="00990DAD" w:rsidRDefault="00990DAD">
      <w:pPr>
        <w:pStyle w:val="CommentText"/>
      </w:pPr>
      <w:r>
        <w:rPr>
          <w:rStyle w:val="CommentReference"/>
        </w:rPr>
        <w:annotationRef/>
      </w:r>
      <w:r>
        <w:t>Reference needed?</w:t>
      </w:r>
    </w:p>
  </w:comment>
  <w:comment w:id="37" w:author="Cosgrove, Ronan" w:date="2015-11-19T13:20:00Z" w:initials="CR">
    <w:p w14:paraId="21CDA3FB" w14:textId="0CC320F9" w:rsidR="00990DAD" w:rsidRDefault="00990DAD">
      <w:pPr>
        <w:pStyle w:val="CommentText"/>
      </w:pPr>
      <w:r>
        <w:rPr>
          <w:rStyle w:val="CommentReference"/>
        </w:rPr>
        <w:annotationRef/>
      </w:r>
      <w:r>
        <w:t>Could add something about 90%of Nephrops vessels in the Irish Sea are using 70 mm cod-ends</w:t>
      </w:r>
    </w:p>
  </w:comment>
  <w:comment w:id="39" w:author="Browne, Daragh" w:date="2015-11-12T22:03:00Z" w:initials="DB">
    <w:p w14:paraId="234661E4" w14:textId="08A50D1E" w:rsidR="00990DAD" w:rsidRDefault="00990DAD" w:rsidP="00AB1DCB">
      <w:pPr>
        <w:autoSpaceDE w:val="0"/>
        <w:autoSpaceDN w:val="0"/>
        <w:adjustRightInd w:val="0"/>
        <w:spacing w:after="0" w:line="240" w:lineRule="auto"/>
      </w:pPr>
      <w:r>
        <w:rPr>
          <w:rStyle w:val="CommentReference"/>
        </w:rPr>
        <w:annotationRef/>
      </w:r>
    </w:p>
  </w:comment>
  <w:comment w:id="89" w:author="Cosgrove, Ronan" w:date="2015-11-18T09:39:00Z" w:initials="CR">
    <w:p w14:paraId="7AE52D75" w14:textId="18E419E4" w:rsidR="00990DAD" w:rsidRDefault="00990DAD">
      <w:pPr>
        <w:pStyle w:val="CommentText"/>
      </w:pPr>
      <w:r>
        <w:rPr>
          <w:rStyle w:val="CommentReference"/>
        </w:rPr>
        <w:annotationRef/>
      </w:r>
      <w:r>
        <w:t>Not sure about this. It might be more appropriate if we were dealing with more than one trial which might suggest a continual process. In this case however, I think its implicit that we the study team developed a trial design  and analysed the data. Would suggest excluding….</w:t>
      </w:r>
    </w:p>
  </w:comment>
  <w:comment w:id="90" w:author="Coilin" w:date="2015-11-19T16:31:00Z" w:initials="C">
    <w:p w14:paraId="2D1B0BA7" w14:textId="25C03364" w:rsidR="009217D0" w:rsidRDefault="009217D0">
      <w:pPr>
        <w:pStyle w:val="CommentText"/>
      </w:pPr>
      <w:r>
        <w:rPr>
          <w:rStyle w:val="CommentReference"/>
        </w:rPr>
        <w:annotationRef/>
      </w:r>
      <w:r>
        <w:t>Figure 1 should have ‘net’ and ‘cod-end’ and port 1, 2, SB 1, 2 labels included.</w:t>
      </w:r>
    </w:p>
  </w:comment>
  <w:comment w:id="123" w:author="Browne, Daragh" w:date="2015-11-12T21:39:00Z" w:initials="DB">
    <w:p w14:paraId="29A5F380" w14:textId="77777777" w:rsidR="00990DAD" w:rsidRDefault="00990DAD">
      <w:pPr>
        <w:pStyle w:val="CommentText"/>
      </w:pPr>
      <w:r>
        <w:rPr>
          <w:rStyle w:val="CommentReference"/>
        </w:rPr>
        <w:annotationRef/>
      </w:r>
      <w:r>
        <w:t>Need proper citation</w:t>
      </w:r>
    </w:p>
  </w:comment>
  <w:comment w:id="124" w:author="Browne, Daragh" w:date="2015-11-12T21:38:00Z" w:initials="DB">
    <w:p w14:paraId="5E7B42AD" w14:textId="77777777" w:rsidR="00990DAD" w:rsidRDefault="00990DAD">
      <w:pPr>
        <w:pStyle w:val="CommentText"/>
      </w:pPr>
      <w:r>
        <w:rPr>
          <w:rStyle w:val="CommentReference"/>
        </w:rPr>
        <w:annotationRef/>
      </w:r>
      <w:r>
        <w:t xml:space="preserve">Need a reference </w:t>
      </w:r>
    </w:p>
  </w:comment>
  <w:comment w:id="129" w:author="Browne, Daragh" w:date="2015-11-12T21:36:00Z" w:initials="DB">
    <w:p w14:paraId="39B9C422" w14:textId="77777777" w:rsidR="00990DAD" w:rsidRDefault="00990DAD">
      <w:pPr>
        <w:pStyle w:val="CommentText"/>
      </w:pPr>
      <w:r>
        <w:rPr>
          <w:rStyle w:val="CommentReference"/>
        </w:rPr>
        <w:annotationRef/>
      </w:r>
      <w:r>
        <w:t>For discussion</w:t>
      </w:r>
    </w:p>
  </w:comment>
  <w:comment w:id="132" w:author="Browne, Daragh" w:date="2015-11-12T21:38:00Z" w:initials="DB">
    <w:p w14:paraId="26A62BAA" w14:textId="77777777" w:rsidR="00990DAD" w:rsidRDefault="00990DAD">
      <w:pPr>
        <w:pStyle w:val="CommentText"/>
      </w:pPr>
      <w:r>
        <w:rPr>
          <w:rStyle w:val="CommentReference"/>
        </w:rPr>
        <w:annotationRef/>
      </w:r>
      <w:r>
        <w:t>For discussion</w:t>
      </w:r>
    </w:p>
  </w:comment>
  <w:comment w:id="168" w:author="Cosgrove, Ronan" w:date="2015-11-19T13:46:00Z" w:initials="CR">
    <w:p w14:paraId="7EB10A87" w14:textId="77777777" w:rsidR="0093514A" w:rsidRDefault="0093514A" w:rsidP="0093514A">
      <w:pPr>
        <w:pStyle w:val="CommentText"/>
      </w:pPr>
      <w:r>
        <w:rPr>
          <w:rStyle w:val="CommentReference"/>
        </w:rPr>
        <w:annotationRef/>
      </w:r>
      <w:r>
        <w:t>I wrote this originally but maybe leave this out? Ron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6E7056C5" w15:done="0"/>
  <w15:commentEx w15:paraId="21CDA3FB" w15:done="0"/>
  <w15:commentEx w15:paraId="234661E4" w15:done="0"/>
  <w15:commentEx w15:paraId="7AE52D75" w15:done="0"/>
  <w15:commentEx w15:paraId="2D1B0BA7" w15:done="0"/>
  <w15:commentEx w15:paraId="29A5F380" w15:done="0"/>
  <w15:commentEx w15:paraId="5E7B42AD" w15:done="0"/>
  <w15:commentEx w15:paraId="39B9C422" w15:done="0"/>
  <w15:commentEx w15:paraId="26A62BAA" w15:done="0"/>
  <w15:commentEx w15:paraId="7EB10A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A49051" w14:textId="77777777" w:rsidR="00920ED2" w:rsidRDefault="00920ED2" w:rsidP="00DA7263">
      <w:pPr>
        <w:spacing w:after="0" w:line="240" w:lineRule="auto"/>
      </w:pPr>
      <w:r>
        <w:separator/>
      </w:r>
    </w:p>
  </w:endnote>
  <w:endnote w:type="continuationSeparator" w:id="0">
    <w:p w14:paraId="797F3EEC" w14:textId="77777777" w:rsidR="00920ED2" w:rsidRDefault="00920ED2"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3C6A2" w14:textId="77777777" w:rsidR="00920ED2" w:rsidRDefault="00920ED2" w:rsidP="00DA7263">
      <w:pPr>
        <w:spacing w:after="0" w:line="240" w:lineRule="auto"/>
      </w:pPr>
      <w:r>
        <w:separator/>
      </w:r>
    </w:p>
  </w:footnote>
  <w:footnote w:type="continuationSeparator" w:id="0">
    <w:p w14:paraId="0DD981B1" w14:textId="77777777" w:rsidR="00920ED2" w:rsidRDefault="00920ED2" w:rsidP="00DA7263">
      <w:pPr>
        <w:spacing w:after="0" w:line="240" w:lineRule="auto"/>
      </w:pPr>
      <w:r>
        <w:continuationSeparator/>
      </w:r>
    </w:p>
  </w:footnote>
  <w:footnote w:id="1">
    <w:p w14:paraId="5B319FCB" w14:textId="52AC86FA" w:rsidR="00DA7263" w:rsidRPr="00DA7263" w:rsidRDefault="00DA7263">
      <w:pPr>
        <w:pStyle w:val="FootnoteText"/>
        <w:rPr>
          <w:lang w:val="en-US"/>
          <w:rPrChange w:id="43" w:author="Coilin" w:date="2015-11-19T14:43:00Z">
            <w:rPr/>
          </w:rPrChange>
        </w:rPr>
      </w:pPr>
      <w:ins w:id="44" w:author="Coilin" w:date="2015-11-19T14:43:00Z">
        <w:r>
          <w:rPr>
            <w:rStyle w:val="FootnoteReference"/>
          </w:rPr>
          <w:footnoteRef/>
        </w:r>
        <w:r>
          <w:t xml:space="preserve"> Article 15. </w:t>
        </w:r>
        <w:r>
          <w:rPr>
            <w:lang w:val="en-US"/>
          </w:rPr>
          <w:t>European Union Common Fisheries Policy 2013.</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252&lt;/item&gt;&lt;item&gt;545&lt;/item&gt;&lt;item&gt;594&lt;/item&gt;&lt;item&gt;606&lt;/item&gt;&lt;item&gt;612&lt;/item&gt;&lt;item&gt;615&lt;/item&gt;&lt;item&gt;620&lt;/item&gt;&lt;item&gt;621&lt;/item&gt;&lt;item&gt;623&lt;/item&gt;&lt;item&gt;624&lt;/item&gt;&lt;item&gt;625&lt;/item&gt;&lt;item&gt;627&lt;/item&gt;&lt;item&gt;628&lt;/item&gt;&lt;item&gt;629&lt;/item&gt;&lt;item&gt;630&lt;/item&gt;&lt;item&gt;631&lt;/item&gt;&lt;item&gt;632&lt;/item&gt;&lt;item&gt;635&lt;/item&gt;&lt;item&gt;638&lt;/item&gt;&lt;item&gt;639&lt;/item&gt;&lt;item&gt;640&lt;/item&gt;&lt;item&gt;643&lt;/item&gt;&lt;item&gt;644&lt;/item&gt;&lt;item&gt;646&lt;/item&gt;&lt;item&gt;647&lt;/item&gt;&lt;item&gt;649&lt;/item&gt;&lt;item&gt;650&lt;/item&gt;&lt;item&gt;652&lt;/item&gt;&lt;/record-ids&gt;&lt;/item&gt;&lt;/Libraries&gt;"/>
  </w:docVars>
  <w:rsids>
    <w:rsidRoot w:val="00A17811"/>
    <w:rsid w:val="00003676"/>
    <w:rsid w:val="00004590"/>
    <w:rsid w:val="00021415"/>
    <w:rsid w:val="00025128"/>
    <w:rsid w:val="000260E3"/>
    <w:rsid w:val="000462F5"/>
    <w:rsid w:val="00067490"/>
    <w:rsid w:val="0007625E"/>
    <w:rsid w:val="000862DC"/>
    <w:rsid w:val="000955F6"/>
    <w:rsid w:val="00096B53"/>
    <w:rsid w:val="000A7565"/>
    <w:rsid w:val="000B1643"/>
    <w:rsid w:val="000B5EC1"/>
    <w:rsid w:val="000B64F4"/>
    <w:rsid w:val="000C2545"/>
    <w:rsid w:val="000C3E92"/>
    <w:rsid w:val="000D26E8"/>
    <w:rsid w:val="000E0C9A"/>
    <w:rsid w:val="000E0EBE"/>
    <w:rsid w:val="000F446F"/>
    <w:rsid w:val="000F4B0F"/>
    <w:rsid w:val="000F4CBB"/>
    <w:rsid w:val="00102C2F"/>
    <w:rsid w:val="0012468B"/>
    <w:rsid w:val="0013610D"/>
    <w:rsid w:val="00137416"/>
    <w:rsid w:val="00142E67"/>
    <w:rsid w:val="00147942"/>
    <w:rsid w:val="0015275C"/>
    <w:rsid w:val="00152A87"/>
    <w:rsid w:val="001549A7"/>
    <w:rsid w:val="001550E1"/>
    <w:rsid w:val="001738BE"/>
    <w:rsid w:val="0017449E"/>
    <w:rsid w:val="00190D44"/>
    <w:rsid w:val="001A0254"/>
    <w:rsid w:val="001A2262"/>
    <w:rsid w:val="001A232C"/>
    <w:rsid w:val="001A3F94"/>
    <w:rsid w:val="001B15AB"/>
    <w:rsid w:val="001C1A82"/>
    <w:rsid w:val="001C34F8"/>
    <w:rsid w:val="001C5EB6"/>
    <w:rsid w:val="001D00D8"/>
    <w:rsid w:val="001D1C3C"/>
    <w:rsid w:val="001E6418"/>
    <w:rsid w:val="001E79AB"/>
    <w:rsid w:val="001F355E"/>
    <w:rsid w:val="001F704C"/>
    <w:rsid w:val="001F7AFB"/>
    <w:rsid w:val="002142EC"/>
    <w:rsid w:val="0022121B"/>
    <w:rsid w:val="00235163"/>
    <w:rsid w:val="00246826"/>
    <w:rsid w:val="002632BA"/>
    <w:rsid w:val="002701D3"/>
    <w:rsid w:val="00283BBA"/>
    <w:rsid w:val="00284F60"/>
    <w:rsid w:val="00285710"/>
    <w:rsid w:val="00292BAC"/>
    <w:rsid w:val="002970B8"/>
    <w:rsid w:val="002A2524"/>
    <w:rsid w:val="002A5FEE"/>
    <w:rsid w:val="002B0E5F"/>
    <w:rsid w:val="002C0791"/>
    <w:rsid w:val="002C22A8"/>
    <w:rsid w:val="002C49DD"/>
    <w:rsid w:val="002C4DEF"/>
    <w:rsid w:val="002E428E"/>
    <w:rsid w:val="002E7418"/>
    <w:rsid w:val="00312DEF"/>
    <w:rsid w:val="003215FE"/>
    <w:rsid w:val="003219AD"/>
    <w:rsid w:val="00344C54"/>
    <w:rsid w:val="00350D7F"/>
    <w:rsid w:val="00362188"/>
    <w:rsid w:val="003654AA"/>
    <w:rsid w:val="00370DE5"/>
    <w:rsid w:val="003716A1"/>
    <w:rsid w:val="0037486E"/>
    <w:rsid w:val="00376EE6"/>
    <w:rsid w:val="00381F3B"/>
    <w:rsid w:val="00383FA8"/>
    <w:rsid w:val="00384C2F"/>
    <w:rsid w:val="00394542"/>
    <w:rsid w:val="00395542"/>
    <w:rsid w:val="003A2145"/>
    <w:rsid w:val="003A5813"/>
    <w:rsid w:val="003A68CB"/>
    <w:rsid w:val="003B0A89"/>
    <w:rsid w:val="003B207A"/>
    <w:rsid w:val="003B548B"/>
    <w:rsid w:val="003C5C46"/>
    <w:rsid w:val="003C6063"/>
    <w:rsid w:val="003D5A7F"/>
    <w:rsid w:val="003F29C4"/>
    <w:rsid w:val="003F2E1C"/>
    <w:rsid w:val="003F7F5A"/>
    <w:rsid w:val="004010F0"/>
    <w:rsid w:val="00410BDB"/>
    <w:rsid w:val="004200B6"/>
    <w:rsid w:val="0042588B"/>
    <w:rsid w:val="00455890"/>
    <w:rsid w:val="00457BCB"/>
    <w:rsid w:val="004673C1"/>
    <w:rsid w:val="004763E6"/>
    <w:rsid w:val="00485CFB"/>
    <w:rsid w:val="00495176"/>
    <w:rsid w:val="0049679A"/>
    <w:rsid w:val="004A73FF"/>
    <w:rsid w:val="004C0DF1"/>
    <w:rsid w:val="004C7BB0"/>
    <w:rsid w:val="004E2B45"/>
    <w:rsid w:val="004E7006"/>
    <w:rsid w:val="004F0A0D"/>
    <w:rsid w:val="0050337E"/>
    <w:rsid w:val="00511BDF"/>
    <w:rsid w:val="00512C03"/>
    <w:rsid w:val="00521548"/>
    <w:rsid w:val="005216D7"/>
    <w:rsid w:val="005367E6"/>
    <w:rsid w:val="0053746D"/>
    <w:rsid w:val="005414D4"/>
    <w:rsid w:val="00551208"/>
    <w:rsid w:val="00551802"/>
    <w:rsid w:val="00552208"/>
    <w:rsid w:val="00555EE9"/>
    <w:rsid w:val="00563871"/>
    <w:rsid w:val="00565FF9"/>
    <w:rsid w:val="00597EA4"/>
    <w:rsid w:val="005E155C"/>
    <w:rsid w:val="005F65E1"/>
    <w:rsid w:val="006127F0"/>
    <w:rsid w:val="006223F3"/>
    <w:rsid w:val="006421F8"/>
    <w:rsid w:val="00642A02"/>
    <w:rsid w:val="00664063"/>
    <w:rsid w:val="00671214"/>
    <w:rsid w:val="00691F52"/>
    <w:rsid w:val="00692FAA"/>
    <w:rsid w:val="00695FC0"/>
    <w:rsid w:val="006D6D1B"/>
    <w:rsid w:val="006E7C39"/>
    <w:rsid w:val="00701A94"/>
    <w:rsid w:val="00701F8E"/>
    <w:rsid w:val="007210E6"/>
    <w:rsid w:val="00722AF4"/>
    <w:rsid w:val="00726DF5"/>
    <w:rsid w:val="007304E1"/>
    <w:rsid w:val="00731430"/>
    <w:rsid w:val="00731E80"/>
    <w:rsid w:val="00740975"/>
    <w:rsid w:val="00750212"/>
    <w:rsid w:val="00753379"/>
    <w:rsid w:val="00756F34"/>
    <w:rsid w:val="0075761B"/>
    <w:rsid w:val="00763FE5"/>
    <w:rsid w:val="00765877"/>
    <w:rsid w:val="007725E9"/>
    <w:rsid w:val="007734BD"/>
    <w:rsid w:val="00773C40"/>
    <w:rsid w:val="00776105"/>
    <w:rsid w:val="00797333"/>
    <w:rsid w:val="007A377E"/>
    <w:rsid w:val="007B6519"/>
    <w:rsid w:val="007C7657"/>
    <w:rsid w:val="007E3AAB"/>
    <w:rsid w:val="007E4DA3"/>
    <w:rsid w:val="007E67F4"/>
    <w:rsid w:val="007E7728"/>
    <w:rsid w:val="007F58CD"/>
    <w:rsid w:val="008005E4"/>
    <w:rsid w:val="00822C98"/>
    <w:rsid w:val="00830192"/>
    <w:rsid w:val="008348C2"/>
    <w:rsid w:val="00844AE8"/>
    <w:rsid w:val="00844D2A"/>
    <w:rsid w:val="00847EC6"/>
    <w:rsid w:val="0086185B"/>
    <w:rsid w:val="00866C50"/>
    <w:rsid w:val="00875C0B"/>
    <w:rsid w:val="00892F1C"/>
    <w:rsid w:val="008932CD"/>
    <w:rsid w:val="008B6E60"/>
    <w:rsid w:val="008C66EB"/>
    <w:rsid w:val="008D1D58"/>
    <w:rsid w:val="008D4AD0"/>
    <w:rsid w:val="008D4C5B"/>
    <w:rsid w:val="008E008C"/>
    <w:rsid w:val="008E324D"/>
    <w:rsid w:val="008E5986"/>
    <w:rsid w:val="008E5ED2"/>
    <w:rsid w:val="008F68F4"/>
    <w:rsid w:val="008F7A52"/>
    <w:rsid w:val="0091329A"/>
    <w:rsid w:val="00920ED2"/>
    <w:rsid w:val="009217D0"/>
    <w:rsid w:val="0092592B"/>
    <w:rsid w:val="009333D1"/>
    <w:rsid w:val="0093514A"/>
    <w:rsid w:val="00943260"/>
    <w:rsid w:val="00952C74"/>
    <w:rsid w:val="00961962"/>
    <w:rsid w:val="0096336E"/>
    <w:rsid w:val="00973150"/>
    <w:rsid w:val="00985E45"/>
    <w:rsid w:val="00986BFE"/>
    <w:rsid w:val="00986DC7"/>
    <w:rsid w:val="00990914"/>
    <w:rsid w:val="00990DAD"/>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157A"/>
    <w:rsid w:val="00A11B8F"/>
    <w:rsid w:val="00A163B9"/>
    <w:rsid w:val="00A1762B"/>
    <w:rsid w:val="00A17811"/>
    <w:rsid w:val="00A204B3"/>
    <w:rsid w:val="00A24EE0"/>
    <w:rsid w:val="00A25C25"/>
    <w:rsid w:val="00A266BF"/>
    <w:rsid w:val="00A34184"/>
    <w:rsid w:val="00A36CF1"/>
    <w:rsid w:val="00A3763A"/>
    <w:rsid w:val="00A41EBF"/>
    <w:rsid w:val="00A4241A"/>
    <w:rsid w:val="00A42BA1"/>
    <w:rsid w:val="00A42BDD"/>
    <w:rsid w:val="00A45CFD"/>
    <w:rsid w:val="00A47B19"/>
    <w:rsid w:val="00A549CD"/>
    <w:rsid w:val="00A7631D"/>
    <w:rsid w:val="00A773E0"/>
    <w:rsid w:val="00A82628"/>
    <w:rsid w:val="00A8502C"/>
    <w:rsid w:val="00A90700"/>
    <w:rsid w:val="00AB1DCB"/>
    <w:rsid w:val="00AC1BBC"/>
    <w:rsid w:val="00AD55CC"/>
    <w:rsid w:val="00AF6EBD"/>
    <w:rsid w:val="00AF7DAD"/>
    <w:rsid w:val="00B10B42"/>
    <w:rsid w:val="00B24BE3"/>
    <w:rsid w:val="00B2682A"/>
    <w:rsid w:val="00B26BB3"/>
    <w:rsid w:val="00B357AB"/>
    <w:rsid w:val="00B40ED0"/>
    <w:rsid w:val="00B45012"/>
    <w:rsid w:val="00B46A48"/>
    <w:rsid w:val="00B478F0"/>
    <w:rsid w:val="00B51B00"/>
    <w:rsid w:val="00B52DDD"/>
    <w:rsid w:val="00B635FE"/>
    <w:rsid w:val="00B671A9"/>
    <w:rsid w:val="00B733B7"/>
    <w:rsid w:val="00B74C5F"/>
    <w:rsid w:val="00B75205"/>
    <w:rsid w:val="00B8463B"/>
    <w:rsid w:val="00B96FEA"/>
    <w:rsid w:val="00BA0E5F"/>
    <w:rsid w:val="00BA57C5"/>
    <w:rsid w:val="00BB3290"/>
    <w:rsid w:val="00BB55CA"/>
    <w:rsid w:val="00BB7912"/>
    <w:rsid w:val="00BC7D02"/>
    <w:rsid w:val="00BD7987"/>
    <w:rsid w:val="00BE064A"/>
    <w:rsid w:val="00BF37E0"/>
    <w:rsid w:val="00BF77D2"/>
    <w:rsid w:val="00C00725"/>
    <w:rsid w:val="00C0318B"/>
    <w:rsid w:val="00C2294A"/>
    <w:rsid w:val="00C35AFE"/>
    <w:rsid w:val="00C35BC3"/>
    <w:rsid w:val="00C41104"/>
    <w:rsid w:val="00C41204"/>
    <w:rsid w:val="00C61C7F"/>
    <w:rsid w:val="00C711BF"/>
    <w:rsid w:val="00C77001"/>
    <w:rsid w:val="00C80DA6"/>
    <w:rsid w:val="00C83E33"/>
    <w:rsid w:val="00C92DC8"/>
    <w:rsid w:val="00C97855"/>
    <w:rsid w:val="00CA0C99"/>
    <w:rsid w:val="00CA34B4"/>
    <w:rsid w:val="00CB5E59"/>
    <w:rsid w:val="00CC1A31"/>
    <w:rsid w:val="00CF12CD"/>
    <w:rsid w:val="00CF663C"/>
    <w:rsid w:val="00D0048A"/>
    <w:rsid w:val="00D05FE2"/>
    <w:rsid w:val="00D315CE"/>
    <w:rsid w:val="00D32AAD"/>
    <w:rsid w:val="00D36D0A"/>
    <w:rsid w:val="00D433CA"/>
    <w:rsid w:val="00D44925"/>
    <w:rsid w:val="00D54036"/>
    <w:rsid w:val="00D54DB7"/>
    <w:rsid w:val="00D55293"/>
    <w:rsid w:val="00D62A79"/>
    <w:rsid w:val="00D701AC"/>
    <w:rsid w:val="00D702F7"/>
    <w:rsid w:val="00D73696"/>
    <w:rsid w:val="00D816BD"/>
    <w:rsid w:val="00D8663A"/>
    <w:rsid w:val="00D96AD9"/>
    <w:rsid w:val="00D97EBA"/>
    <w:rsid w:val="00DA14FC"/>
    <w:rsid w:val="00DA3936"/>
    <w:rsid w:val="00DA5BD4"/>
    <w:rsid w:val="00DA7263"/>
    <w:rsid w:val="00DB3EFF"/>
    <w:rsid w:val="00DB4A9E"/>
    <w:rsid w:val="00DE51FE"/>
    <w:rsid w:val="00DF0BF2"/>
    <w:rsid w:val="00DF7876"/>
    <w:rsid w:val="00E00FCE"/>
    <w:rsid w:val="00E04822"/>
    <w:rsid w:val="00E16279"/>
    <w:rsid w:val="00E24840"/>
    <w:rsid w:val="00E267F5"/>
    <w:rsid w:val="00E3241D"/>
    <w:rsid w:val="00E33F43"/>
    <w:rsid w:val="00E34A8F"/>
    <w:rsid w:val="00E42B56"/>
    <w:rsid w:val="00E43246"/>
    <w:rsid w:val="00E451A6"/>
    <w:rsid w:val="00E73857"/>
    <w:rsid w:val="00E807D4"/>
    <w:rsid w:val="00E90F4F"/>
    <w:rsid w:val="00E9331C"/>
    <w:rsid w:val="00E97280"/>
    <w:rsid w:val="00EA2C01"/>
    <w:rsid w:val="00EA453A"/>
    <w:rsid w:val="00EA5EFC"/>
    <w:rsid w:val="00EA618F"/>
    <w:rsid w:val="00EC039A"/>
    <w:rsid w:val="00EC0479"/>
    <w:rsid w:val="00EC3F9F"/>
    <w:rsid w:val="00EC5F88"/>
    <w:rsid w:val="00ED2772"/>
    <w:rsid w:val="00ED3A80"/>
    <w:rsid w:val="00ED4876"/>
    <w:rsid w:val="00ED4B0D"/>
    <w:rsid w:val="00EE53FF"/>
    <w:rsid w:val="00EF30A7"/>
    <w:rsid w:val="00F02106"/>
    <w:rsid w:val="00F105AF"/>
    <w:rsid w:val="00F10AA7"/>
    <w:rsid w:val="00F1127E"/>
    <w:rsid w:val="00F144AB"/>
    <w:rsid w:val="00F1551F"/>
    <w:rsid w:val="00F17124"/>
    <w:rsid w:val="00F17992"/>
    <w:rsid w:val="00F24DAD"/>
    <w:rsid w:val="00F35F6F"/>
    <w:rsid w:val="00F377A1"/>
    <w:rsid w:val="00F46725"/>
    <w:rsid w:val="00F479A2"/>
    <w:rsid w:val="00F54154"/>
    <w:rsid w:val="00F55F06"/>
    <w:rsid w:val="00F562D1"/>
    <w:rsid w:val="00F6317D"/>
    <w:rsid w:val="00F72B9E"/>
    <w:rsid w:val="00F72C22"/>
    <w:rsid w:val="00F91BAE"/>
    <w:rsid w:val="00FB0AE4"/>
    <w:rsid w:val="00FB6449"/>
    <w:rsid w:val="00FC3644"/>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7CD87ED8-9D53-4470-948B-95660FB5E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fao.org/fishery/statistics/software/fishstatj/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BFEE8-C084-4411-B636-9EC4C8551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8</Pages>
  <Words>9049</Words>
  <Characters>51585</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wne, Daragh</dc:creator>
  <cp:lastModifiedBy>Coilin</cp:lastModifiedBy>
  <cp:revision>59</cp:revision>
  <cp:lastPrinted>2015-11-18T08:51:00Z</cp:lastPrinted>
  <dcterms:created xsi:type="dcterms:W3CDTF">2015-11-19T14:33:00Z</dcterms:created>
  <dcterms:modified xsi:type="dcterms:W3CDTF">2015-11-20T07:59:00Z</dcterms:modified>
</cp:coreProperties>
</file>